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7C34B4F7" w14:textId="2F199F1C" w:rsidR="001A5D2E"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s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dilation as a measure of arousal,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 xml:space="preserve">matched controls </w:t>
      </w:r>
      <w:r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18D8BCF0"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747A17">
        <w:t xml:space="preserve"> </w:t>
      </w:r>
      <w:r w:rsidR="00F8107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 </w:instrText>
      </w:r>
      <w:r w:rsidR="00EE5B0D">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DATA </w:instrText>
      </w:r>
      <w:r w:rsidR="00EE5B0D">
        <w:fldChar w:fldCharType="end"/>
      </w:r>
      <w:r w:rsidR="00F8107A">
        <w:fldChar w:fldCharType="separate"/>
      </w:r>
      <w:r w:rsidR="00EE5B0D">
        <w:rPr>
          <w:noProof/>
        </w:rPr>
        <w:t>(Helmich, Toni et al. 2013, Deuschl, Becktepe et al. 2022)</w:t>
      </w:r>
      <w:r w:rsidR="00F8107A">
        <w:fldChar w:fldCharType="end"/>
      </w:r>
    </w:p>
    <w:p w14:paraId="14745D57" w14:textId="4DD50CEB"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t>
      </w:r>
      <w:r w:rsidR="00383A9B" w:rsidRPr="00383A9B">
        <w:rPr>
          <w:lang w:val="en-GB"/>
        </w:rPr>
        <w:t>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0957969A"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r w:rsidR="00597441">
        <w:t xml:space="preserve">In a recent fMRI </w:t>
      </w:r>
      <w:proofErr w:type="gramStart"/>
      <w:r w:rsidR="00E56DE0">
        <w:t>study</w:t>
      </w:r>
      <w:proofErr w:type="gramEnd"/>
      <w:r w:rsidR="0001513A">
        <w:t xml:space="preserve"> a “</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a </w:t>
      </w:r>
      <w:r w:rsidR="00E56DE0">
        <w:t xml:space="preserve">visual </w:t>
      </w:r>
      <w:r w:rsidR="0001513A">
        <w:t xml:space="preserve">feedback 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for a common </w:t>
      </w:r>
      <w:r w:rsidR="00750ACA">
        <w:rPr>
          <w:noProof/>
        </w:rPr>
        <w:lastRenderedPageBreak/>
        <mc:AlternateContent>
          <mc:Choice Requires="wps">
            <w:drawing>
              <wp:anchor distT="45720" distB="45720" distL="114300" distR="114300" simplePos="0" relativeHeight="251671554" behindDoc="0" locked="0" layoutInCell="1" allowOverlap="1" wp14:anchorId="6165D67D" wp14:editId="0872914F">
                <wp:simplePos x="0" y="0"/>
                <wp:positionH relativeFrom="margin">
                  <wp:posOffset>3403600</wp:posOffset>
                </wp:positionH>
                <wp:positionV relativeFrom="margin">
                  <wp:posOffset>3175</wp:posOffset>
                </wp:positionV>
                <wp:extent cx="3196590" cy="4707890"/>
                <wp:effectExtent l="0" t="0" r="22860" b="1651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0789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pt;margin-top:.25pt;width:251.7pt;height:370.7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2"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2"/>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D95C7E">
        <w:t>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7F91AB97" w:rsidR="002C2DBE"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946DD8">
        <w:t>enhanced</w:t>
      </w:r>
      <w:r w:rsidR="00161A61">
        <w:t xml:space="preserve"> 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2C70D7">
        <w:t xml:space="preserve">HC, independently of the </w:t>
      </w:r>
      <w:r w:rsidR="004A3A8E">
        <w:t>type of feedback</w:t>
      </w:r>
      <w:r w:rsidRPr="00B022FB">
        <w:t>.</w:t>
      </w:r>
    </w:p>
    <w:p w14:paraId="116AA7A7" w14:textId="77777777" w:rsidR="004A3A8E" w:rsidRDefault="004A3A8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415FCC4" w14:textId="44987D11" w:rsidR="00711CDC" w:rsidRDefault="002D33DE" w:rsidP="0057271A">
      <w:r w:rsidRPr="00FF5F16">
        <w:t>1</w:t>
      </w:r>
      <w:r w:rsidR="00E2312B">
        <w:t>4</w:t>
      </w:r>
      <w:r w:rsidRPr="00FF5F16">
        <w:t xml:space="preserve"> ET patients and 1</w:t>
      </w:r>
      <w:r w:rsidR="00E2312B">
        <w:t>4</w:t>
      </w:r>
      <w:r w:rsidRPr="00FF5F16">
        <w:t xml:space="preserve"> 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 xml:space="preserve">difference in age (t = 86.50, p = 0.147), the Becks-Depression-Inventory (BDI-II, t = 113.50, p = 0.003) and </w:t>
      </w:r>
      <w:proofErr w:type="spellStart"/>
      <w:r w:rsidR="00E43F03" w:rsidRPr="00FF5F16">
        <w:t>Schmahmann</w:t>
      </w:r>
      <w:proofErr w:type="spellEnd"/>
      <w:r w:rsidR="00E60945">
        <w:t xml:space="preserve"> </w:t>
      </w:r>
      <w:r w:rsidR="00BB426F">
        <w:t>s</w:t>
      </w:r>
      <w:r w:rsidR="00E60945">
        <w:t>yndrome</w:t>
      </w:r>
      <w:r w:rsidR="00BB426F">
        <w:t xml:space="preserve"> s</w:t>
      </w:r>
      <w:r w:rsidR="00E43F03" w:rsidRPr="00FF5F16">
        <w:t>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w:t>
      </w:r>
      <w:r w:rsidR="00CF148E">
        <w:rPr>
          <w:lang w:val="en-GB"/>
        </w:rPr>
        <w:t>m</w:t>
      </w:r>
      <w:r w:rsidR="00D94497" w:rsidRPr="00FF5F16">
        <w:rPr>
          <w:lang w:val="en-GB"/>
        </w:rPr>
        <w:t>ahmann</w:t>
      </w:r>
      <w:proofErr w:type="spellEnd"/>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 xml:space="preserve">the </w:t>
      </w:r>
      <w:proofErr w:type="spellStart"/>
      <w:r w:rsidR="00711CDC" w:rsidRPr="00694D7B">
        <w:t>Schmahmann</w:t>
      </w:r>
      <w:proofErr w:type="spellEnd"/>
      <w:r w:rsidR="00524F4A">
        <w:t xml:space="preserve"> syndrome scale</w:t>
      </w:r>
      <w:r w:rsidR="00711CDC" w:rsidRPr="00694D7B">
        <w:t xml:space="preserve"> </w:t>
      </w:r>
      <w:r w:rsidR="00337E8A">
        <w:t>score</w:t>
      </w:r>
      <w:r w:rsidR="00337E8A" w:rsidRPr="00694D7B">
        <w:t xml:space="preserve"> </w:t>
      </w:r>
      <w:r w:rsidR="00711CDC" w:rsidRPr="00694D7B">
        <w:t>(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91"/>
        <w:gridCol w:w="135"/>
        <w:gridCol w:w="634"/>
      </w:tblGrid>
      <w:tr w:rsidR="00595933" w:rsidRPr="006D47D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8474AF" w:rsidRPr="006D47D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595933" w:rsidRPr="006D47D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8474AF" w:rsidRPr="006D47D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595933" w:rsidRPr="006D47D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6D47D3">
            <w:pPr>
              <w:pStyle w:val="MethodsText"/>
              <w:rPr>
                <w:color w:val="000000"/>
                <w:lang w:val="en-GB" w:eastAsia="en-GB"/>
              </w:rPr>
            </w:pPr>
            <w:r w:rsidRPr="006D47D3">
              <w:rPr>
                <w:color w:val="000000"/>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595933" w:rsidRPr="006D47D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6D47D3">
            <w:pPr>
              <w:pStyle w:val="MethodsText"/>
              <w:rPr>
                <w:color w:val="000000"/>
                <w:lang w:val="en-GB" w:eastAsia="en-GB"/>
              </w:rPr>
            </w:pPr>
            <w:r w:rsidRPr="006D47D3">
              <w:rPr>
                <w:color w:val="000000"/>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595933" w:rsidRPr="006D47D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6D47D3" w:rsidRDefault="00595933" w:rsidP="006D47D3">
            <w:pPr>
              <w:pStyle w:val="MethodsText"/>
              <w:rPr>
                <w:color w:val="000000"/>
                <w:lang w:val="en-GB" w:eastAsia="en-GB"/>
              </w:rPr>
            </w:pPr>
            <w:r w:rsidRPr="006D47D3">
              <w:rPr>
                <w:color w:val="000000"/>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6D47D3" w:rsidRDefault="008474AF" w:rsidP="006D47D3">
            <w:pPr>
              <w:pStyle w:val="MethodsText"/>
              <w:rPr>
                <w:color w:val="000000"/>
                <w:lang w:val="en-GB" w:eastAsia="en-GB"/>
              </w:rPr>
            </w:pPr>
            <w:r w:rsidRPr="006D47D3">
              <w:rPr>
                <w:color w:val="000000"/>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6D47D3" w:rsidRDefault="008474AF" w:rsidP="006D47D3">
            <w:pPr>
              <w:pStyle w:val="MethodsText"/>
              <w:rPr>
                <w:color w:val="000000"/>
                <w:lang w:val="en-GB" w:eastAsia="en-GB"/>
              </w:rPr>
            </w:pPr>
            <w:r w:rsidRPr="006D47D3">
              <w:rPr>
                <w:color w:val="000000"/>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6D47D3" w:rsidRDefault="00595933" w:rsidP="006D47D3">
            <w:pPr>
              <w:pStyle w:val="MethodsText"/>
              <w:rPr>
                <w:color w:val="000000"/>
                <w:lang w:val="en-GB" w:eastAsia="en-GB"/>
              </w:rPr>
            </w:pPr>
            <w:r w:rsidRPr="006D47D3">
              <w:rPr>
                <w:color w:val="000000"/>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6D47D3" w:rsidRDefault="00595933" w:rsidP="006D47D3">
            <w:pPr>
              <w:pStyle w:val="MethodsText"/>
              <w:rPr>
                <w:color w:val="000000"/>
                <w:lang w:val="en-GB" w:eastAsia="en-GB"/>
              </w:rPr>
            </w:pPr>
            <w:r w:rsidRPr="006D47D3">
              <w:rPr>
                <w:color w:val="000000"/>
                <w:lang w:val="en-GB" w:eastAsia="en-GB"/>
              </w:rPr>
              <w:t>0.046</w:t>
            </w:r>
          </w:p>
        </w:tc>
      </w:tr>
      <w:tr w:rsidR="00595933" w:rsidRPr="006D47D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6D47D3">
            <w:pPr>
              <w:pStyle w:val="MethodsText"/>
              <w:rPr>
                <w:color w:val="000000"/>
                <w:lang w:val="en-GB" w:eastAsia="en-GB"/>
              </w:rPr>
            </w:pPr>
            <w:r w:rsidRPr="006D47D3">
              <w:rPr>
                <w:color w:val="000000"/>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595933" w:rsidRPr="006D47D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62A20C98" w14:textId="73EDC9FA" w:rsidR="00711CDC" w:rsidRPr="00FF5F16" w:rsidRDefault="006558F2" w:rsidP="005207A8">
      <w:pPr>
        <w:pStyle w:val="MainTextwithTab"/>
        <w:ind w:firstLine="0"/>
        <w:rPr>
          <w:noProof/>
        </w:rPr>
      </w:pPr>
      <w:r>
        <w:rPr>
          <w:noProof/>
        </w:rPr>
        <w:t>T</w:t>
      </w:r>
      <w:r w:rsidR="00ED4D21">
        <w:rPr>
          <w:noProof/>
        </w:rPr>
        <w:t xml:space="preserve">he </w:t>
      </w:r>
      <w:r w:rsidR="00694D7B">
        <w:rPr>
          <w:noProof/>
        </w:rPr>
        <w:t>difference in force tremor between the conditions high and low,</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39.00,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24.00,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42.00, p=0.013</w:t>
      </w:r>
      <w:r w:rsidR="007C6187">
        <w:rPr>
          <w:noProof/>
        </w:rPr>
        <w:t xml:space="preserve">, </w:t>
      </w:r>
      <w:commentRangeStart w:id="3"/>
      <w:r w:rsidR="007C6187" w:rsidRPr="005207A8">
        <w:rPr>
          <w:b/>
          <w:bCs/>
          <w:noProof/>
        </w:rPr>
        <w:t>Figure 1</w:t>
      </w:r>
      <w:commentRangeEnd w:id="3"/>
      <w:r w:rsidR="003865B1">
        <w:rPr>
          <w:rStyle w:val="CommentReference"/>
          <w:rFonts w:asciiTheme="minorHAnsi" w:eastAsiaTheme="minorHAnsi" w:hAnsiTheme="minorHAnsi" w:cstheme="minorBidi"/>
          <w:color w:val="auto"/>
          <w:lang w:val="de-DE"/>
        </w:rPr>
        <w:commentReference w:id="3"/>
      </w:r>
      <w:r w:rsidR="007C6187">
        <w:rPr>
          <w:noProof/>
        </w:rPr>
        <w:t>)</w:t>
      </w:r>
      <w:r w:rsidR="005B488C" w:rsidRPr="00FF5F16">
        <w:rPr>
          <w:noProof/>
        </w:rPr>
        <w:t>.</w:t>
      </w:r>
      <w:r w:rsidR="002C2DBE" w:rsidRPr="00FF5F16">
        <w:rPr>
          <w:noProof/>
        </w:rPr>
        <w:t xml:space="preserve"> </w:t>
      </w:r>
    </w:p>
    <w:p w14:paraId="5E40B670" w14:textId="65A0DDF4"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77777777" w:rsidR="008A1CFC" w:rsidRDefault="008A1CFC" w:rsidP="008A1CFC">
      <w:pPr>
        <w:pStyle w:val="MainText"/>
        <w:rPr>
          <w:noProof/>
        </w:rPr>
      </w:pPr>
      <w:r>
        <w:rPr>
          <w:noProof/>
        </w:rPr>
        <w:t xml:space="preserve">Mean Force (MF), </w:t>
      </w:r>
      <w:r w:rsidRPr="0009155E">
        <w:rPr>
          <w:noProof/>
        </w:rPr>
        <w:t>Unfiltered force error</w:t>
      </w:r>
      <w:r>
        <w:rPr>
          <w:noProof/>
        </w:rPr>
        <w:t xml:space="preserve"> (RMSE) and Force Power 0-3 Hz did not differ between conditions or groups.</w:t>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14FE4679" w14:textId="1DCACC42"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C94AD5">
        <w:rPr>
          <w:noProof/>
        </w:rPr>
        <w:t>enhanced</w:t>
      </w:r>
      <w:r w:rsidR="00C94AD5" w:rsidRPr="008474AF">
        <w:rPr>
          <w:noProof/>
        </w:rPr>
        <w:t xml:space="preserve"> </w:t>
      </w:r>
      <w:r w:rsidRPr="008474AF">
        <w:rPr>
          <w:noProof/>
        </w:rPr>
        <w:t xml:space="preserve">feedback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r w:rsidR="0079626D">
        <w:rPr>
          <w:noProof/>
        </w:rPr>
        <w:t xml:space="preserve">, </w:t>
      </w:r>
      <w:commentRangeStart w:id="4"/>
      <w:r w:rsidR="0079626D" w:rsidRPr="005207A8">
        <w:rPr>
          <w:b/>
          <w:bCs/>
          <w:noProof/>
        </w:rPr>
        <w:t>Figure 2</w:t>
      </w:r>
      <w:commentRangeEnd w:id="4"/>
      <w:r w:rsidR="0079626D">
        <w:rPr>
          <w:rStyle w:val="CommentReference"/>
          <w:rFonts w:asciiTheme="minorHAnsi" w:eastAsiaTheme="minorHAnsi" w:hAnsiTheme="minorHAnsi" w:cstheme="minorBidi"/>
          <w:color w:val="auto"/>
          <w:lang w:val="de-DE"/>
        </w:rPr>
        <w:commentReference w:id="4"/>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lastRenderedPageBreak/>
        <w:t>D</w:t>
      </w:r>
      <w:r w:rsidR="001F543C" w:rsidRPr="00892B5D">
        <w:t>iscussion</w:t>
      </w:r>
    </w:p>
    <w:p w14:paraId="74335E6D" w14:textId="3E74EE73"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0CBD5B8A"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r w:rsidR="000F622A">
        <w:rPr>
          <w:rStyle w:val="MainTextTegn"/>
        </w:rPr>
        <w:t xml:space="preserve">enhanced visual, </w:t>
      </w:r>
      <w:proofErr w:type="gramStart"/>
      <w:r w:rsidR="000F622A">
        <w:rPr>
          <w:rStyle w:val="MainTextTegn"/>
        </w:rPr>
        <w:t>auditory</w:t>
      </w:r>
      <w:proofErr w:type="gramEnd"/>
      <w:r w:rsidR="000F622A">
        <w:rPr>
          <w:rStyle w:val="MainTextTegn"/>
        </w:rPr>
        <w:t xml:space="preserve">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77777777"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C12095" w:rsidRPr="0001513A">
        <w:t xml:space="preserve">if there is a common underlying mechanism for sensory feedback induced tremor modulation in the context of different sensory qualities. </w:t>
      </w:r>
    </w:p>
    <w:p w14:paraId="435B7B40" w14:textId="77777777" w:rsidR="00403C53" w:rsidRPr="0001513A" w:rsidRDefault="00403C53" w:rsidP="00403C53">
      <w:pPr>
        <w:pStyle w:val="MainText"/>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Pr="0001513A">
        <w:t xml:space="preserve"> Interestingly, by the same group visual feedback-induced tremor exacerbation in patients with dystonic tremor was found as well, but in this patient group tremor amplitude modulation was not coupled to an associated dysfunction of visual cortex regions.</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33C41F16" w14:textId="27943033" w:rsidR="00403C53" w:rsidRDefault="00403C53" w:rsidP="00403C53">
      <w:pPr>
        <w:pStyle w:val="MainText"/>
      </w:pPr>
      <w:r w:rsidRPr="0001513A">
        <w:t>Since the processing of afferent auditory and visual signals encompasses different neuroanatomical regions, it seems questionable that specific sensory networks exert a direct tremor modulating effect.</w:t>
      </w:r>
    </w:p>
    <w:p w14:paraId="1C387D8A" w14:textId="77777777" w:rsidR="004E1383" w:rsidRDefault="004E1383" w:rsidP="00C12095">
      <w:pPr>
        <w:pStyle w:val="MainText"/>
      </w:pPr>
    </w:p>
    <w:p w14:paraId="6994FB03" w14:textId="619D22A9" w:rsidR="006C21C7" w:rsidRDefault="0008325D" w:rsidP="00C12095">
      <w:pPr>
        <w:pStyle w:val="MainText"/>
      </w:pPr>
      <w:r>
        <w:t xml:space="preserve">We </w:t>
      </w:r>
      <w:proofErr w:type="gramStart"/>
      <w:r>
        <w:t>hypothesized,</w:t>
      </w:r>
      <w:proofErr w:type="gramEnd"/>
      <w:r>
        <w:t xml:space="preserve"> that an increased arousal</w:t>
      </w:r>
      <w:r w:rsidR="00456133">
        <w:t xml:space="preserve"> itself could</w:t>
      </w:r>
      <w:r>
        <w:t xml:space="preserve"> </w:t>
      </w:r>
      <w:r w:rsidR="00DF652D">
        <w:t xml:space="preserve">mediate the </w:t>
      </w:r>
      <w:r w:rsidR="001968CC">
        <w:t xml:space="preserve">intensification of the tremor amplitude. </w:t>
      </w:r>
    </w:p>
    <w:p w14:paraId="7FDDD80B" w14:textId="77777777" w:rsidR="007E7D85" w:rsidRDefault="006C21C7" w:rsidP="0025695D">
      <w:pPr>
        <w:pStyle w:val="MainText"/>
      </w:pPr>
      <w:r w:rsidRPr="0001513A">
        <w:t>Recently, a modulatory role of cognitive effort during a serial seven task, as measured by a coincident pupillary dilation, onto the rest tremor network of Parkinson´s disease was</w:t>
      </w:r>
      <w:r w:rsidRPr="00E8766D">
        <w:t xml:space="preserve"> shown.</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Pr="00E8766D">
        <w:t xml:space="preserve"> This effect </w:t>
      </w:r>
      <w:r>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w:t>
      </w:r>
      <w:r w:rsidRPr="0001513A">
        <w:t xml:space="preserve">of action tremor by ascending noradrenergic systems seems </w:t>
      </w:r>
      <w:r>
        <w:t>possible</w:t>
      </w:r>
      <w:r w:rsidRPr="0001513A">
        <w:t>.</w:t>
      </w:r>
      <w:r w:rsidR="0025695D">
        <w:t xml:space="preserve"> </w:t>
      </w:r>
    </w:p>
    <w:p w14:paraId="16FF539C" w14:textId="452036A9"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1BDD78B8" w:rsidR="00C12095" w:rsidRPr="0001513A" w:rsidRDefault="008977D7" w:rsidP="00C12095">
      <w:pPr>
        <w:pStyle w:val="MainText"/>
      </w:pPr>
      <w:proofErr w:type="gramStart"/>
      <w:r>
        <w:t>Therefore</w:t>
      </w:r>
      <w:proofErr w:type="gramEnd"/>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proofErr w:type="spellStart"/>
      <w:r w:rsidR="00B65111">
        <w:t>occur</w:t>
      </w:r>
      <w:r w:rsidR="00E563A1">
        <w:t>ed</w:t>
      </w:r>
      <w:proofErr w:type="spellEnd"/>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s rather probable, that the pupil dilation reflects an increased arousal during the large-scale feedback trials. Pupil size coincides with cognitive arousal and the task evoked pupillary response is known to reflect the mental effort to perform the task</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C12095" w:rsidRPr="0001513A">
        <w:t>.</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C12095" w:rsidRPr="0001513A">
        <w:t xml:space="preserve"> ﻿Apart from mental effort, pupil diameter also increases during physical effort, thereby reflecting not only the actual intensity of the physical activity but also the individual perception of the effort.</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that the subjectively perceived effort 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0C346120"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M1</w:t>
      </w:r>
      <w:r w:rsidR="003B5A10" w:rsidRPr="00750ACA">
        <w:rPr>
          <w:b w:val="0"/>
          <w:bCs w:val="0"/>
          <w:color w:val="000000" w:themeColor="text1"/>
          <w:lang w:val="en-GB"/>
        </w:rPr>
        <w:t>).</w:t>
      </w:r>
      <w:r w:rsidR="003B5A10">
        <w:rPr>
          <w:highlight w:val="yellow"/>
          <w:lang w:val="en-GB"/>
        </w:rPr>
        <w:t xml:space="preserve"> </w:t>
      </w:r>
      <w:r w:rsidR="00C30A01">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56E734DF"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4AA012D5"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w:t>
      </w:r>
      <w:proofErr w:type="gramStart"/>
      <w:r w:rsidR="00B022FB">
        <w:rPr>
          <w:lang w:val="en-GB"/>
        </w:rPr>
        <w:t>ganglia</w:t>
      </w:r>
      <w:proofErr w:type="gramEnd"/>
      <w:r w:rsidR="00B022FB">
        <w:rPr>
          <w:lang w:val="en-GB"/>
        </w:rPr>
        <w:t xml:space="preserve"> and thalamus </w:t>
      </w:r>
      <w:r w:rsidR="00B33BD8">
        <w:rPr>
          <w:lang w:val="en-GB"/>
        </w:rPr>
        <w:t>are involved within</w:t>
      </w:r>
      <w:r w:rsidR="00B022FB">
        <w:rPr>
          <w:lang w:val="en-GB"/>
        </w:rPr>
        <w:t xml:space="preserve"> 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 xml:space="preserve">mute </w:t>
      </w:r>
      <w:r w:rsidR="00B022FB">
        <w:rPr>
          <w:lang w:val="en-GB"/>
        </w:rPr>
        <w:t xml:space="preserve">down inhibition on </w:t>
      </w:r>
      <w:r w:rsidR="00B022FB">
        <w:rPr>
          <w:lang w:val="en-GB"/>
        </w:rPr>
        <w:t xml:space="preserve">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w:t>
      </w:r>
      <w:r w:rsidR="005322D0">
        <w:rPr>
          <w:lang w:val="en-GB"/>
        </w:rPr>
        <w:t xml:space="preserve">different </w:t>
      </w:r>
      <w:r w:rsidR="00B022FB">
        <w:rPr>
          <w:lang w:val="en-GB"/>
        </w:rPr>
        <w:t>sensory information (visual</w:t>
      </w:r>
      <w:r w:rsidR="00925EB4">
        <w:rPr>
          <w:lang w:val="en-GB"/>
        </w:rPr>
        <w:t xml:space="preserve">, </w:t>
      </w:r>
      <w:proofErr w:type="gramStart"/>
      <w:r w:rsidR="00B022FB">
        <w:rPr>
          <w:lang w:val="en-GB"/>
        </w:rPr>
        <w:t>audit</w:t>
      </w:r>
      <w:r w:rsidR="00B8059E">
        <w:rPr>
          <w:lang w:val="en-GB"/>
        </w:rPr>
        <w:t>ory</w:t>
      </w:r>
      <w:proofErr w:type="gramEnd"/>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 </w:t>
      </w:r>
      <w:r w:rsidR="00F71FA1">
        <w:rPr>
          <w:lang w:val="en-GB"/>
        </w:rPr>
        <w:t xml:space="preserve">referenc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337DF85D"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984BDD">
        <w:rPr>
          <w:lang w:val="en-GB"/>
        </w:rPr>
        <w:t xml:space="preserve">was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A93D3D">
        <w:rPr>
          <w:lang w:val="en-GB"/>
        </w:rPr>
        <w:t xml:space="preserve">not a secondary effect of </w:t>
      </w:r>
      <w:r w:rsidR="001F7120">
        <w:rPr>
          <w:lang w:val="en-GB"/>
        </w:rPr>
        <w:t xml:space="preserve">the </w:t>
      </w:r>
      <w:r w:rsidR="00A93D3D">
        <w:rPr>
          <w:lang w:val="en-GB"/>
        </w:rPr>
        <w:t>tremor increase.</w:t>
      </w:r>
    </w:p>
    <w:p w14:paraId="7008EBE4" w14:textId="4FE475B6" w:rsidR="0024602B" w:rsidRDefault="00E05872" w:rsidP="006D47D3">
      <w:pPr>
        <w:rPr>
          <w:szCs w:val="15"/>
        </w:rPr>
      </w:pPr>
      <w:r>
        <w:rPr>
          <w:lang w:val="en-GB"/>
        </w:rPr>
        <w:t xml:space="preserve"> </w:t>
      </w:r>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7498AADD" w14:textId="04E5D5C3" w:rsidR="00E05872" w:rsidRDefault="003E0854" w:rsidP="006D47D3">
      <w:pPr>
        <w:rPr>
          <w:lang w:val="en-GB"/>
        </w:rPr>
      </w:pPr>
      <w:r>
        <w:rPr>
          <w:szCs w:val="15"/>
        </w:rPr>
        <w:t xml:space="preserve"> </w:t>
      </w:r>
    </w:p>
    <w:p w14:paraId="6D80EEFF" w14:textId="77777777" w:rsidR="00E05872" w:rsidRDefault="00E05872" w:rsidP="006D47D3">
      <w:pPr>
        <w:rPr>
          <w:lang w:val="en-GB"/>
        </w:rPr>
      </w:pPr>
    </w:p>
    <w:p w14:paraId="3F069C30" w14:textId="388813F0" w:rsidR="005E11F1" w:rsidRDefault="00F71FA1" w:rsidP="006D47D3">
      <w:pPr>
        <w:rPr>
          <w:lang w:val="en-GB"/>
        </w:rPr>
      </w:pPr>
      <w:r>
        <w:rPr>
          <w:lang w:val="en-GB"/>
        </w:rPr>
        <w:t>With our data</w:t>
      </w:r>
      <w:r w:rsidR="00925EB4">
        <w:rPr>
          <w:lang w:val="en-GB"/>
        </w:rPr>
        <w:t>,</w:t>
      </w:r>
      <w:r>
        <w:rPr>
          <w:lang w:val="en-GB"/>
        </w:rPr>
        <w:t xml:space="preserve"> we cannot make assumptions about the relation of processing between muscular and cortical connection</w:t>
      </w:r>
      <w:r w:rsidR="00C23D2A">
        <w:rPr>
          <w:lang w:val="en-GB"/>
        </w:rPr>
        <w:t>s</w:t>
      </w:r>
      <w:r>
        <w:rPr>
          <w:lang w:val="en-GB"/>
        </w:rPr>
        <w:t xml:space="preserve">, further studies </w:t>
      </w:r>
      <w:r w:rsidR="00794AB0">
        <w:rPr>
          <w:lang w:val="en-GB"/>
        </w:rPr>
        <w:t xml:space="preserve">including imaging or </w:t>
      </w:r>
      <w:proofErr w:type="gramStart"/>
      <w:r>
        <w:rPr>
          <w:lang w:val="en-GB"/>
        </w:rPr>
        <w:t>high resolution</w:t>
      </w:r>
      <w:proofErr w:type="gramEnd"/>
      <w:r>
        <w:rPr>
          <w:lang w:val="en-GB"/>
        </w:rPr>
        <w:t xml:space="preserve"> EEG </w:t>
      </w:r>
      <w:r w:rsidR="009F4D3A">
        <w:rPr>
          <w:lang w:val="en-GB"/>
        </w:rPr>
        <w:t xml:space="preserve">might </w:t>
      </w:r>
      <w:r>
        <w:rPr>
          <w:lang w:val="en-GB"/>
        </w:rPr>
        <w:t>help to quantify this.</w:t>
      </w:r>
    </w:p>
    <w:p w14:paraId="67EC2828" w14:textId="77777777" w:rsidR="00E05872" w:rsidRDefault="00E05872" w:rsidP="006D47D3">
      <w:pPr>
        <w:rPr>
          <w:lang w:val="en-GB"/>
        </w:rPr>
      </w:pP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 It is also suggested that the interaction between somatosensory cortex (S1) and the cerebellum can contribute to the development of action tremor.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123EF43F" w:rsidR="00BF3773" w:rsidRPr="00BF3773" w:rsidRDefault="00BF3773" w:rsidP="00BF3773">
      <w:r w:rsidRPr="00BF3773">
        <w:t xml:space="preserve">We would like to </w:t>
      </w:r>
      <w:r>
        <w:t xml:space="preserve">thank </w:t>
      </w:r>
      <w:r w:rsidRPr="00BF3773">
        <w:t xml:space="preserve">Lena Hamann for her invaluable contribution </w:t>
      </w:r>
      <w:r>
        <w:t>during data collection and all participants for their time and patients while participating</w:t>
      </w:r>
      <w:r w:rsidRPr="00BF3773">
        <w:t>.</w:t>
      </w:r>
    </w:p>
    <w:p w14:paraId="5BBABF79" w14:textId="730AC106" w:rsidR="00892B5D" w:rsidRPr="00892B5D" w:rsidRDefault="00892B5D" w:rsidP="002A1DD3">
      <w:pPr>
        <w:pStyle w:val="Heading1"/>
      </w:pPr>
      <w:r w:rsidRPr="00892B5D">
        <w:t>Author contributions</w:t>
      </w:r>
    </w:p>
    <w:p w14:paraId="69EAFA67" w14:textId="01BE9FD9" w:rsidR="00D936CB" w:rsidRDefault="006D47D3" w:rsidP="006D47D3">
      <w:r>
        <w:t>J.W</w:t>
      </w:r>
      <w:r w:rsidRPr="006D47D3">
        <w:t xml:space="preserve">., </w:t>
      </w:r>
      <w:r>
        <w:t>G.D</w:t>
      </w:r>
      <w:r w:rsidRPr="006D47D3">
        <w:t xml:space="preserve">., </w:t>
      </w:r>
      <w:r>
        <w:t>J.K</w:t>
      </w:r>
      <w:r w:rsidRPr="006D47D3">
        <w:t xml:space="preserve">., and </w:t>
      </w:r>
      <w:r>
        <w:t>J.B</w:t>
      </w:r>
      <w:r w:rsidR="00352C48">
        <w:t>.</w:t>
      </w:r>
      <w:r w:rsidRPr="006D47D3">
        <w:t xml:space="preserve"> designed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9070979"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1EB47905" w14:textId="21C73EF2" w:rsidR="00BC7E59" w:rsidRDefault="006D47D3" w:rsidP="00847704">
      <w:pPr>
        <w:pStyle w:val="MethodsText"/>
      </w:pPr>
      <w:r>
        <w:rPr>
          <w:noProof/>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5" w:name="_Ref120090947"/>
                            <w:bookmarkStart w:id="6"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5"/>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6"/>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7" w:name="_Ref120090947"/>
                      <w:bookmarkStart w:id="8"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7"/>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8"/>
                    </w:p>
                    <w:p w14:paraId="27C275FD" w14:textId="77777777" w:rsidR="00020F5C" w:rsidRDefault="00020F5C" w:rsidP="00020F5C"/>
                  </w:txbxContent>
                </v:textbox>
                <w10:wrap type="square" anchorx="margin"/>
              </v:shape>
            </w:pict>
          </mc:Fallback>
        </mc:AlternateContent>
      </w:r>
      <w:r w:rsidR="000A3583">
        <w:t>Patients were asked to pause tremor related medication</w:t>
      </w:r>
      <w:r w:rsidR="00783B20">
        <w:t xml:space="preserve"> </w:t>
      </w:r>
      <w:r w:rsidR="00862F18">
        <w:t>and m</w:t>
      </w:r>
      <w:r w:rsidR="00862F18" w:rsidRPr="00750ACA">
        <w:rPr>
          <w:rFonts w:ascii="Times-Roman" w:hAnsi="Times-Roman" w:cs="Times-Roman"/>
          <w:color w:val="000000"/>
          <w:sz w:val="16"/>
          <w:szCs w:val="16"/>
        </w:rPr>
        <w:t>edication possibly a</w:t>
      </w:r>
      <w:r w:rsidR="00862F18" w:rsidRPr="00750ACA">
        <w:rPr>
          <w:rFonts w:ascii="Helvetica" w:hAnsi="Helvetica" w:cs="Helvetica"/>
          <w:color w:val="000000"/>
          <w:sz w:val="16"/>
          <w:szCs w:val="16"/>
        </w:rPr>
        <w:t>ff</w:t>
      </w:r>
      <w:r w:rsidR="00862F18" w:rsidRPr="00750ACA">
        <w:rPr>
          <w:rFonts w:ascii="Times-Roman" w:hAnsi="Times-Roman" w:cs="Times-Roman"/>
          <w:color w:val="000000"/>
          <w:sz w:val="16"/>
          <w:szCs w:val="16"/>
        </w:rPr>
        <w:t>ecting the pupillary motion (</w:t>
      </w:r>
      <w:proofErr w:type="gramStart"/>
      <w:r w:rsidR="00862F18" w:rsidRPr="00750ACA">
        <w:rPr>
          <w:rFonts w:ascii="Times-Roman" w:hAnsi="Times-Roman" w:cs="Times-Roman"/>
          <w:color w:val="000000"/>
          <w:sz w:val="16"/>
          <w:szCs w:val="16"/>
        </w:rPr>
        <w:t>i.e.</w:t>
      </w:r>
      <w:proofErr w:type="gramEnd"/>
      <w:r w:rsidR="00862F18" w:rsidRPr="00750ACA">
        <w:rPr>
          <w:rFonts w:ascii="Times-Roman" w:hAnsi="Times-Roman" w:cs="Times-Roman"/>
          <w:color w:val="000000"/>
          <w:sz w:val="16"/>
          <w:szCs w:val="16"/>
        </w:rPr>
        <w:t xml:space="preserve"> cholinesterase inhibitors, betablockers, benzo- diazepines, ca</w:t>
      </w:r>
      <w:r w:rsidR="00862F18" w:rsidRPr="00750ACA">
        <w:rPr>
          <w:rFonts w:ascii="Helvetica" w:hAnsi="Helvetica" w:cs="Helvetica"/>
          <w:color w:val="000000"/>
          <w:sz w:val="16"/>
          <w:szCs w:val="16"/>
        </w:rPr>
        <w:t>ff</w:t>
      </w:r>
      <w:r w:rsidR="00862F18" w:rsidRPr="00750ACA">
        <w:rPr>
          <w:rFonts w:ascii="Times-Roman" w:hAnsi="Times-Roman" w:cs="Times-Roman"/>
          <w:color w:val="000000"/>
          <w:sz w:val="16"/>
          <w:szCs w:val="16"/>
        </w:rPr>
        <w:t>eine) for at least 24 h</w:t>
      </w:r>
      <w:r w:rsidR="000A3583">
        <w:t xml:space="preserve">. </w:t>
      </w:r>
      <w:r w:rsidR="00BC7E59">
        <w:t xml:space="preserve">The clinical </w:t>
      </w:r>
      <w:r w:rsidR="00102505">
        <w:t>examination</w:t>
      </w:r>
      <w:r w:rsidR="00BC7E59">
        <w:t xml:space="preserve"> encompassed </w:t>
      </w:r>
      <w:r w:rsidR="00776D5A">
        <w:t>a</w:t>
      </w:r>
      <w:r w:rsidR="00404A3B">
        <w:t xml:space="preserve"> complete neurological examination, a</w:t>
      </w:r>
      <w:r w:rsidR="00776D5A">
        <w:t xml:space="preserve"> tremor </w:t>
      </w:r>
      <w:r w:rsidR="00102505">
        <w:t>assessment (The Essential Tremor Rating Assessment Scale, TETRAS</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w:t>
      </w:r>
      <w:proofErr w:type="spellStart"/>
      <w:r w:rsidR="00102505" w:rsidRPr="00102505">
        <w:t>Schmahmann</w:t>
      </w:r>
      <w:proofErr w:type="spellEnd"/>
      <w:r w:rsidR="00102505" w:rsidRPr="00102505">
        <w:t xml:space="preserve"> syndrome scale</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D04E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 xml:space="preserve">articipants were asked to apply </w:t>
      </w:r>
      <w:r w:rsidR="00661C09">
        <w:rPr>
          <w:rStyle w:val="MethodssubheadingTegn"/>
          <w:rFonts w:ascii="STIX Two Text" w:eastAsiaTheme="minorEastAsia" w:hAnsi="STIX Two Text"/>
          <w:b w:val="0"/>
          <w:bCs w:val="0"/>
          <w:color w:val="000000" w:themeColor="text1"/>
          <w:szCs w:val="20"/>
        </w:rPr>
        <w:t>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63B1D6F8"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Visual only, 2. </w:t>
      </w:r>
      <w:r w:rsidR="0068407E">
        <w:rPr>
          <w:szCs w:val="15"/>
        </w:rPr>
        <w:t>audio-visual</w:t>
      </w:r>
      <w:r w:rsidR="002B1B06">
        <w:rPr>
          <w:szCs w:val="15"/>
        </w:rPr>
        <w:t xml:space="preserve"> </w:t>
      </w:r>
      <w:r w:rsidR="00474CE4">
        <w:rPr>
          <w:szCs w:val="15"/>
        </w:rPr>
        <w:t>and 3. audit</w:t>
      </w:r>
      <w:r w:rsidR="0068407E">
        <w:rPr>
          <w:szCs w:val="15"/>
        </w:rPr>
        <w:t>ory</w:t>
      </w:r>
      <w:r w:rsidR="00474CE4">
        <w:rPr>
          <w:szCs w:val="15"/>
        </w:rPr>
        <w:t xml:space="preser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E258E3">
        <w:rPr>
          <w:szCs w:val="15"/>
        </w:rPr>
        <w:t>Audio-visual</w:t>
      </w:r>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36B9D219"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65B973CD" w:rsidR="00307554" w:rsidRPr="00443323" w:rsidRDefault="002E5BA9" w:rsidP="00906A4B">
      <w:pPr>
        <w:pStyle w:val="MethodsText"/>
      </w:pPr>
      <w:r w:rsidRPr="00443323">
        <w:t xml:space="preserve">The force data was first normalized to the participants MF by dividing every sample by the MF * 0.15. Next, data was filtered using a bandpass </w:t>
      </w:r>
      <w:proofErr w:type="spellStart"/>
      <w:r w:rsidRPr="00443323">
        <w:t>butterworth</w:t>
      </w:r>
      <w:proofErr w:type="spellEnd"/>
      <w:r w:rsidRPr="00443323">
        <w:t xml:space="preserve">, 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5AB73425"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r w:rsidR="001B1EC0">
        <w:t xml:space="preserve">fast </w:t>
      </w:r>
      <w:proofErr w:type="spellStart"/>
      <w:r w:rsidR="001B1EC0">
        <w:t>fourier</w:t>
      </w:r>
      <w:proofErr w:type="spellEnd"/>
      <w:r w:rsidR="001B1EC0">
        <w:t xml:space="preserve"> transformation (</w:t>
      </w:r>
      <w:proofErr w:type="spellStart"/>
      <w:r w:rsidR="00E11AC0" w:rsidRPr="00443323">
        <w:t>fft</w:t>
      </w:r>
      <w:proofErr w:type="spellEnd"/>
      <w:r w:rsidR="001B1EC0">
        <w:t>)</w:t>
      </w:r>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proofErr w:type="spellStart"/>
      <w:r w:rsidR="00BF3773">
        <w:t>substractive</w:t>
      </w:r>
      <w:proofErr w:type="spellEnd"/>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w:t>
      </w:r>
      <w:r w:rsidR="00E11AC0" w:rsidRPr="00443323">
        <w:lastRenderedPageBreak/>
        <w:t>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76D3398E"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Shapiro-Wilk test allowed it, otherwise spearman 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r>
        <w:t>scipy</w:t>
      </w:r>
      <w:proofErr w:type="spellEnd"/>
      <w:r>
        <w:t xml:space="preserve"> packag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w:t>
      </w:r>
      <w:proofErr w:type="gramStart"/>
      <w:r>
        <w:t>extend</w:t>
      </w:r>
      <w:proofErr w:type="gramEnd"/>
      <w:r w:rsidR="00B70A5D">
        <w:t>.</w:t>
      </w:r>
    </w:p>
    <w:p w14:paraId="068AFF23" w14:textId="3AE3D4C8" w:rsidR="00B70A5D" w:rsidRDefault="00B70A5D" w:rsidP="00B70A5D">
      <w:pPr>
        <w:pStyle w:val="MethodsText"/>
      </w:pPr>
    </w:p>
    <w:p w14:paraId="3A0EDD3C" w14:textId="13AF6473" w:rsidR="00FF5F16" w:rsidRDefault="00750ACA"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5FFC9874">
                <wp:simplePos x="0" y="0"/>
                <wp:positionH relativeFrom="margin">
                  <wp:align>left</wp:align>
                </wp:positionH>
                <wp:positionV relativeFrom="margin">
                  <wp:posOffset>3795287</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298.85pt;width:530.25pt;height:396.8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B70A5D">
        <w:t>Overall, sequential designs with maximal sample sizes offer a</w:t>
      </w:r>
      <w:r w:rsidR="00BF3773">
        <w:t>n</w:t>
      </w:r>
      <w:r w:rsidR="00B70A5D">
        <w:t xml:space="preserve"> approach to optimizing statistical power in </w:t>
      </w:r>
      <w:r w:rsidR="00AD19D9">
        <w:t>replication studies</w:t>
      </w:r>
      <w:r>
        <w:t xml:space="preserve"> where smaller changes to the protocol are made</w:t>
      </w:r>
      <w:r w:rsidR="00AD19D9">
        <w:t xml:space="preserve"> (</w:t>
      </w:r>
      <w:proofErr w:type="spellStart"/>
      <w:r w:rsidR="00B70A5D">
        <w:t>Schönebrodt</w:t>
      </w:r>
      <w:proofErr w:type="spellEnd"/>
      <w:r w:rsidR="00AD19D9">
        <w:t xml:space="preserve"> and </w:t>
      </w:r>
      <w:proofErr w:type="spellStart"/>
      <w:r w:rsidR="00AD19D9">
        <w:t>Wagenmaker</w:t>
      </w:r>
      <w:proofErr w:type="spellEnd"/>
      <w:r w:rsidR="00B70A5D">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B2A9658" w14:textId="77777777" w:rsidR="007E7D85" w:rsidRPr="007E7D85" w:rsidRDefault="00B1578E" w:rsidP="007E7D85">
      <w:pPr>
        <w:pStyle w:val="EndNoteBibliography"/>
        <w:rPr>
          <w:noProof/>
        </w:rPr>
      </w:pPr>
      <w:r>
        <w:fldChar w:fldCharType="begin"/>
      </w:r>
      <w:r>
        <w:instrText xml:space="preserve"> ADDIN EN.REFLIST </w:instrText>
      </w:r>
      <w:r>
        <w:fldChar w:fldCharType="separate"/>
      </w:r>
      <w:r w:rsidR="007E7D85" w:rsidRPr="007E7D85">
        <w:rPr>
          <w:noProof/>
        </w:rPr>
        <w:t xml:space="preserve">Archer, D. B., S. A. Coombes, W. T. Chu, J. W. Chung, R. G. Burciu, M. S. Okun, A. Wagle Shukla and D. E. Vaillancourt (2017). "A widespread visually-sensitive functional network relates to symptoms in essential tremor." </w:t>
      </w:r>
      <w:r w:rsidR="007E7D85" w:rsidRPr="007E7D85">
        <w:rPr>
          <w:noProof/>
          <w:u w:val="single"/>
        </w:rPr>
        <w:t>Brain</w:t>
      </w:r>
      <w:r w:rsidR="007E7D85" w:rsidRPr="007E7D85">
        <w:rPr>
          <w:noProof/>
        </w:rPr>
        <w:t>.</w:t>
      </w:r>
    </w:p>
    <w:p w14:paraId="2DD4A1B2" w14:textId="77777777" w:rsidR="007E7D85" w:rsidRPr="007E7D85" w:rsidRDefault="007E7D85" w:rsidP="007E7D85">
      <w:pPr>
        <w:pStyle w:val="EndNoteBibliography"/>
        <w:rPr>
          <w:noProof/>
        </w:rPr>
      </w:pPr>
      <w:r w:rsidRPr="007E7D85">
        <w:rPr>
          <w:noProof/>
        </w:rPr>
        <w:t xml:space="preserve">Beatty, J. (1982). "Task-evoked pupillary responses, processing load, and the structure of processing resources." </w:t>
      </w:r>
      <w:r w:rsidRPr="007E7D85">
        <w:rPr>
          <w:noProof/>
          <w:u w:val="single"/>
        </w:rPr>
        <w:t>Psychological bulletin</w:t>
      </w:r>
      <w:r w:rsidRPr="007E7D85">
        <w:rPr>
          <w:noProof/>
        </w:rPr>
        <w:t xml:space="preserve"> </w:t>
      </w:r>
      <w:r w:rsidRPr="007E7D85">
        <w:rPr>
          <w:b/>
          <w:noProof/>
        </w:rPr>
        <w:t>91</w:t>
      </w:r>
      <w:r w:rsidRPr="007E7D85">
        <w:rPr>
          <w:noProof/>
        </w:rPr>
        <w:t>(2): 276.</w:t>
      </w:r>
    </w:p>
    <w:p w14:paraId="6A5D927C" w14:textId="77777777" w:rsidR="007E7D85" w:rsidRPr="007E7D85" w:rsidRDefault="007E7D85" w:rsidP="007E7D85">
      <w:pPr>
        <w:pStyle w:val="EndNoteBibliography"/>
        <w:rPr>
          <w:noProof/>
        </w:rPr>
      </w:pPr>
      <w:r w:rsidRPr="007E7D85">
        <w:rPr>
          <w:noProof/>
        </w:rPr>
        <w:t xml:space="preserve">Beck, A. T., R. A. Steer and G. K. Brown (1987). </w:t>
      </w:r>
      <w:r w:rsidRPr="007E7D85">
        <w:rPr>
          <w:noProof/>
          <w:u w:val="single"/>
        </w:rPr>
        <w:t>Beck depression inventory</w:t>
      </w:r>
      <w:r w:rsidRPr="007E7D85">
        <w:rPr>
          <w:noProof/>
        </w:rPr>
        <w:t>, Harcourt Brace Jovanovich New York:.</w:t>
      </w:r>
    </w:p>
    <w:p w14:paraId="2BA3C83D" w14:textId="77777777" w:rsidR="007E7D85" w:rsidRPr="007E7D85" w:rsidRDefault="007E7D85" w:rsidP="007E7D85">
      <w:pPr>
        <w:pStyle w:val="EndNoteBibliography"/>
        <w:rPr>
          <w:noProof/>
        </w:rPr>
      </w:pPr>
      <w:r w:rsidRPr="007E7D85">
        <w:rPr>
          <w:noProof/>
        </w:rPr>
        <w:t xml:space="preserve">Becktepe, J. S., F. Govert, L. Kasiske, M. Yalaz, K. Witt and G. Deuschl (2019). "Pupillary response to light and tasks in early and late onset essential tremor patients." </w:t>
      </w:r>
      <w:r w:rsidRPr="007E7D85">
        <w:rPr>
          <w:noProof/>
          <w:u w:val="single"/>
        </w:rPr>
        <w:t>Parkinsonism Relat Disord</w:t>
      </w:r>
      <w:r w:rsidRPr="007E7D85">
        <w:rPr>
          <w:noProof/>
        </w:rPr>
        <w:t xml:space="preserve"> </w:t>
      </w:r>
      <w:r w:rsidRPr="007E7D85">
        <w:rPr>
          <w:b/>
          <w:noProof/>
        </w:rPr>
        <w:t>66</w:t>
      </w:r>
      <w:r w:rsidRPr="007E7D85">
        <w:rPr>
          <w:noProof/>
        </w:rPr>
        <w:t>: 62-67.</w:t>
      </w:r>
    </w:p>
    <w:p w14:paraId="63D5D871" w14:textId="77777777" w:rsidR="007E7D85" w:rsidRPr="007E7D85" w:rsidRDefault="007E7D85" w:rsidP="007E7D85">
      <w:pPr>
        <w:pStyle w:val="EndNoteBibliography"/>
        <w:rPr>
          <w:noProof/>
        </w:rPr>
      </w:pPr>
      <w:r w:rsidRPr="007E7D85">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7E7D85">
        <w:rPr>
          <w:noProof/>
          <w:u w:val="single"/>
        </w:rPr>
        <w:t>Movement Disorders</w:t>
      </w:r>
      <w:r w:rsidRPr="007E7D85">
        <w:rPr>
          <w:noProof/>
        </w:rPr>
        <w:t>.</w:t>
      </w:r>
    </w:p>
    <w:p w14:paraId="593DDAC0" w14:textId="77777777" w:rsidR="007E7D85" w:rsidRPr="00750ACA" w:rsidRDefault="007E7D85" w:rsidP="007E7D85">
      <w:pPr>
        <w:pStyle w:val="EndNoteBibliography"/>
        <w:rPr>
          <w:noProof/>
          <w:lang w:val="de-DE"/>
        </w:rPr>
      </w:pPr>
      <w:r w:rsidRPr="007E7D85">
        <w:rPr>
          <w:noProof/>
        </w:rPr>
        <w:t xml:space="preserve">DeSimone, J. C., D. B. Archer, D. E. Vaillancourt and A. Wagle Shukla (2019). "Network-level connectivity is a critical feature distinguishing dystonic tremor and essential tremor." </w:t>
      </w:r>
      <w:r w:rsidRPr="00750ACA">
        <w:rPr>
          <w:noProof/>
          <w:u w:val="single"/>
          <w:lang w:val="de-DE"/>
        </w:rPr>
        <w:t>Brain</w:t>
      </w:r>
      <w:r w:rsidRPr="00750ACA">
        <w:rPr>
          <w:noProof/>
          <w:lang w:val="de-DE"/>
        </w:rPr>
        <w:t>.</w:t>
      </w:r>
    </w:p>
    <w:p w14:paraId="6FF37C9C" w14:textId="77777777" w:rsidR="007E7D85" w:rsidRPr="007E7D85" w:rsidRDefault="007E7D85" w:rsidP="007E7D85">
      <w:pPr>
        <w:pStyle w:val="EndNoteBibliography"/>
        <w:rPr>
          <w:noProof/>
        </w:rPr>
      </w:pPr>
      <w:r w:rsidRPr="00750ACA">
        <w:rPr>
          <w:noProof/>
          <w:lang w:val="de-DE"/>
        </w:rPr>
        <w:t xml:space="preserve">Deuschl, G., J. S. Becktepe, M. Dirkx, D. Haubenberger, A. Hassan, R. C. Helmich, M. Muthuraman, P. Panyakaew, P. Schwingenschuh, K. E. Zeuner and R. J. Elble (2022). </w:t>
      </w:r>
      <w:r w:rsidRPr="007E7D85">
        <w:rPr>
          <w:noProof/>
        </w:rPr>
        <w:t xml:space="preserve">"The clinical and electrophysiological investigation of tremor." </w:t>
      </w:r>
      <w:r w:rsidRPr="007E7D85">
        <w:rPr>
          <w:noProof/>
          <w:u w:val="single"/>
        </w:rPr>
        <w:t>Clinical Neurophysiology</w:t>
      </w:r>
      <w:r w:rsidRPr="007E7D85">
        <w:rPr>
          <w:noProof/>
        </w:rPr>
        <w:t xml:space="preserve"> </w:t>
      </w:r>
      <w:r w:rsidRPr="007E7D85">
        <w:rPr>
          <w:b/>
          <w:noProof/>
        </w:rPr>
        <w:t>136</w:t>
      </w:r>
      <w:r w:rsidRPr="007E7D85">
        <w:rPr>
          <w:noProof/>
        </w:rPr>
        <w:t>: 93-129.</w:t>
      </w:r>
    </w:p>
    <w:p w14:paraId="50941581" w14:textId="77777777" w:rsidR="007E7D85" w:rsidRPr="007E7D85" w:rsidRDefault="007E7D85" w:rsidP="007E7D85">
      <w:pPr>
        <w:pStyle w:val="EndNoteBibliography"/>
        <w:rPr>
          <w:noProof/>
        </w:rPr>
      </w:pPr>
      <w:r w:rsidRPr="007E7D85">
        <w:rPr>
          <w:noProof/>
        </w:rPr>
        <w:t xml:space="preserve">Dirkx, M. F., H. Zach, A. J. van Nuland, B. R. Bloem, I. Toni and R. C. Helmich (2020). "Cognitive load amplifies Parkinson’s tremor through excitatory network influences onto the thalamus." </w:t>
      </w:r>
      <w:r w:rsidRPr="007E7D85">
        <w:rPr>
          <w:noProof/>
          <w:u w:val="single"/>
        </w:rPr>
        <w:t>Brain</w:t>
      </w:r>
      <w:r w:rsidRPr="007E7D85">
        <w:rPr>
          <w:noProof/>
        </w:rPr>
        <w:t>.</w:t>
      </w:r>
    </w:p>
    <w:p w14:paraId="354EE812" w14:textId="77777777" w:rsidR="007E7D85" w:rsidRPr="007E7D85" w:rsidRDefault="007E7D85" w:rsidP="007E7D85">
      <w:pPr>
        <w:pStyle w:val="EndNoteBibliography"/>
        <w:rPr>
          <w:noProof/>
        </w:rPr>
      </w:pPr>
      <w:r w:rsidRPr="007E7D85">
        <w:rPr>
          <w:noProof/>
        </w:rPr>
        <w:t xml:space="preserve">Elble, R., C. Comella, S. Fahn, M. Hallett, J. Jankovic, J. L. Juncos, P. LeWitt, K. Lyons, W. Ondo and R. Pahwa (2012). "Reliability of a new scale for essential tremor." </w:t>
      </w:r>
      <w:r w:rsidRPr="007E7D85">
        <w:rPr>
          <w:noProof/>
          <w:u w:val="single"/>
        </w:rPr>
        <w:t>Movement Disorders</w:t>
      </w:r>
      <w:r w:rsidRPr="007E7D85">
        <w:rPr>
          <w:noProof/>
        </w:rPr>
        <w:t xml:space="preserve"> </w:t>
      </w:r>
      <w:r w:rsidRPr="007E7D85">
        <w:rPr>
          <w:b/>
          <w:noProof/>
        </w:rPr>
        <w:t>27</w:t>
      </w:r>
      <w:r w:rsidRPr="007E7D85">
        <w:rPr>
          <w:noProof/>
        </w:rPr>
        <w:t>(12): 1567-1569.</w:t>
      </w:r>
    </w:p>
    <w:p w14:paraId="26F2676C" w14:textId="77777777" w:rsidR="007E7D85" w:rsidRPr="007E7D85" w:rsidRDefault="007E7D85" w:rsidP="007E7D85">
      <w:pPr>
        <w:pStyle w:val="EndNoteBibliography"/>
        <w:rPr>
          <w:noProof/>
        </w:rPr>
      </w:pPr>
      <w:r w:rsidRPr="007E7D85">
        <w:rPr>
          <w:noProof/>
        </w:rPr>
        <w:t xml:space="preserve">Feys, P., W. Helsen, M. Buekers, T. Ceux, E. Heremans, B. Nuttin, P. Ketelaer and X. Liu (2006). "The effect of changed visual feedback on intention tremor in multiple sclerosis." </w:t>
      </w:r>
      <w:r w:rsidRPr="007E7D85">
        <w:rPr>
          <w:noProof/>
          <w:u w:val="single"/>
        </w:rPr>
        <w:t>Neuroscience letters</w:t>
      </w:r>
      <w:r w:rsidRPr="007E7D85">
        <w:rPr>
          <w:noProof/>
        </w:rPr>
        <w:t xml:space="preserve"> </w:t>
      </w:r>
      <w:r w:rsidRPr="007E7D85">
        <w:rPr>
          <w:b/>
          <w:noProof/>
        </w:rPr>
        <w:t>394</w:t>
      </w:r>
      <w:r w:rsidRPr="007E7D85">
        <w:rPr>
          <w:noProof/>
        </w:rPr>
        <w:t>(1): 17-21.</w:t>
      </w:r>
    </w:p>
    <w:p w14:paraId="25D45FA6" w14:textId="77777777" w:rsidR="007E7D85" w:rsidRPr="007E7D85" w:rsidRDefault="007E7D85" w:rsidP="007E7D85">
      <w:pPr>
        <w:pStyle w:val="EndNoteBibliography"/>
        <w:rPr>
          <w:noProof/>
        </w:rPr>
      </w:pPr>
      <w:r w:rsidRPr="007E7D85">
        <w:rPr>
          <w:noProof/>
        </w:rPr>
        <w:t xml:space="preserve">Gironell, A., R. Ribosa-Nogue and J. Pagonabarraga (2012). "Withdrawal of visual feedback in essential tremor." </w:t>
      </w:r>
      <w:r w:rsidRPr="007E7D85">
        <w:rPr>
          <w:noProof/>
          <w:u w:val="single"/>
        </w:rPr>
        <w:t>Parkinsonism Relat Disord</w:t>
      </w:r>
      <w:r w:rsidRPr="007E7D85">
        <w:rPr>
          <w:noProof/>
        </w:rPr>
        <w:t xml:space="preserve"> </w:t>
      </w:r>
      <w:r w:rsidRPr="007E7D85">
        <w:rPr>
          <w:b/>
          <w:noProof/>
        </w:rPr>
        <w:t>18</w:t>
      </w:r>
      <w:r w:rsidRPr="007E7D85">
        <w:rPr>
          <w:noProof/>
        </w:rPr>
        <w:t>(4): 402-403; author reply 404.</w:t>
      </w:r>
    </w:p>
    <w:p w14:paraId="0EADAA81" w14:textId="77777777" w:rsidR="007E7D85" w:rsidRPr="007E7D85" w:rsidRDefault="007E7D85" w:rsidP="007E7D85">
      <w:pPr>
        <w:pStyle w:val="EndNoteBibliography"/>
        <w:rPr>
          <w:noProof/>
        </w:rPr>
      </w:pPr>
      <w:r w:rsidRPr="007E7D85">
        <w:rPr>
          <w:noProof/>
        </w:rPr>
        <w:t xml:space="preserve">Helmich, R. C., I. Toni, G. Deuschl and B. R. Bloem (2013). "The pathophysiology of essential tremor and Parkinson's tremor." </w:t>
      </w:r>
      <w:r w:rsidRPr="007E7D85">
        <w:rPr>
          <w:noProof/>
          <w:u w:val="single"/>
        </w:rPr>
        <w:t>Curr Neurol Neurosci Rep</w:t>
      </w:r>
      <w:r w:rsidRPr="007E7D85">
        <w:rPr>
          <w:noProof/>
        </w:rPr>
        <w:t xml:space="preserve"> </w:t>
      </w:r>
      <w:r w:rsidRPr="007E7D85">
        <w:rPr>
          <w:b/>
          <w:noProof/>
        </w:rPr>
        <w:t>13</w:t>
      </w:r>
      <w:r w:rsidRPr="007E7D85">
        <w:rPr>
          <w:noProof/>
        </w:rPr>
        <w:t>(9): 378.</w:t>
      </w:r>
    </w:p>
    <w:p w14:paraId="2C2AD002" w14:textId="77777777" w:rsidR="007E7D85" w:rsidRPr="007E7D85" w:rsidRDefault="007E7D85" w:rsidP="007E7D85">
      <w:pPr>
        <w:pStyle w:val="EndNoteBibliography"/>
        <w:rPr>
          <w:noProof/>
        </w:rPr>
      </w:pPr>
      <w:r w:rsidRPr="007E7D85">
        <w:rPr>
          <w:noProof/>
        </w:rPr>
        <w:t xml:space="preserve">Hoche, F., X. Guell, M. G. Vangel, J. C. Sherman and J. D. Schmahmann (2017). "The cerebellar cognitive affective/Schmahmann syndrome scale." </w:t>
      </w:r>
      <w:r w:rsidRPr="007E7D85">
        <w:rPr>
          <w:noProof/>
          <w:u w:val="single"/>
        </w:rPr>
        <w:t>Brain</w:t>
      </w:r>
      <w:r w:rsidRPr="007E7D85">
        <w:rPr>
          <w:noProof/>
        </w:rPr>
        <w:t xml:space="preserve"> </w:t>
      </w:r>
      <w:r w:rsidRPr="007E7D85">
        <w:rPr>
          <w:b/>
          <w:noProof/>
        </w:rPr>
        <w:t>141</w:t>
      </w:r>
      <w:r w:rsidRPr="007E7D85">
        <w:rPr>
          <w:noProof/>
        </w:rPr>
        <w:t>(1): 248-270.</w:t>
      </w:r>
    </w:p>
    <w:p w14:paraId="583CB291" w14:textId="77777777" w:rsidR="007E7D85" w:rsidRPr="00750ACA" w:rsidRDefault="007E7D85" w:rsidP="007E7D85">
      <w:pPr>
        <w:pStyle w:val="EndNoteBibliography"/>
        <w:rPr>
          <w:noProof/>
          <w:lang w:val="de-DE"/>
        </w:rPr>
      </w:pPr>
      <w:r w:rsidRPr="007E7D85">
        <w:rPr>
          <w:noProof/>
        </w:rPr>
        <w:t xml:space="preserve">Keogh, J., S. Morrison and R. Barrett (2004). "Augmented visual feedback increases finger tremor during postural pointing." </w:t>
      </w:r>
      <w:r w:rsidRPr="00750ACA">
        <w:rPr>
          <w:noProof/>
          <w:u w:val="single"/>
          <w:lang w:val="de-DE"/>
        </w:rPr>
        <w:t>Experimental brain research</w:t>
      </w:r>
      <w:r w:rsidRPr="00750ACA">
        <w:rPr>
          <w:noProof/>
          <w:lang w:val="de-DE"/>
        </w:rPr>
        <w:t xml:space="preserve"> </w:t>
      </w:r>
      <w:r w:rsidRPr="00750ACA">
        <w:rPr>
          <w:b/>
          <w:noProof/>
          <w:lang w:val="de-DE"/>
        </w:rPr>
        <w:t>159</w:t>
      </w:r>
      <w:r w:rsidRPr="00750ACA">
        <w:rPr>
          <w:noProof/>
          <w:lang w:val="de-DE"/>
        </w:rPr>
        <w:t>(4): 467-477.</w:t>
      </w:r>
    </w:p>
    <w:p w14:paraId="5BE9DA88" w14:textId="77777777" w:rsidR="007E7D85" w:rsidRPr="007E7D85" w:rsidRDefault="007E7D85" w:rsidP="007E7D85">
      <w:pPr>
        <w:pStyle w:val="EndNoteBibliography"/>
        <w:rPr>
          <w:noProof/>
        </w:rPr>
      </w:pPr>
      <w:r w:rsidRPr="00750ACA">
        <w:rPr>
          <w:noProof/>
          <w:lang w:val="de-DE"/>
        </w:rPr>
        <w:t xml:space="preserve">Liebe, T., J. Kaufmann, M. Li, M. Skalej, G. Wagner and M. Walter (2020). </w:t>
      </w:r>
      <w:r w:rsidRPr="007E7D85">
        <w:rPr>
          <w:noProof/>
        </w:rPr>
        <w:t xml:space="preserve">"In vivo anatomical mapping of human locus coeruleus functional connectivity at 3 T MRI." </w:t>
      </w:r>
      <w:r w:rsidRPr="007E7D85">
        <w:rPr>
          <w:noProof/>
          <w:u w:val="single"/>
        </w:rPr>
        <w:t>Human brain mapping</w:t>
      </w:r>
      <w:r w:rsidRPr="007E7D85">
        <w:rPr>
          <w:noProof/>
        </w:rPr>
        <w:t xml:space="preserve"> </w:t>
      </w:r>
      <w:r w:rsidRPr="007E7D85">
        <w:rPr>
          <w:b/>
          <w:noProof/>
        </w:rPr>
        <w:t>41</w:t>
      </w:r>
      <w:r w:rsidRPr="007E7D85">
        <w:rPr>
          <w:noProof/>
        </w:rPr>
        <w:t>(8): 2136-2151.</w:t>
      </w:r>
    </w:p>
    <w:p w14:paraId="210152C0" w14:textId="77777777" w:rsidR="007E7D85" w:rsidRPr="007E7D85" w:rsidRDefault="007E7D85" w:rsidP="007E7D85">
      <w:pPr>
        <w:pStyle w:val="EndNoteBibliography"/>
        <w:rPr>
          <w:noProof/>
        </w:rPr>
      </w:pPr>
      <w:r w:rsidRPr="007E7D85">
        <w:rPr>
          <w:noProof/>
        </w:rPr>
        <w:t xml:space="preserve">Pedrosa, D. J., P. Brown, H. Cagnan, V. Visser-Vandewalle, J. Wirths, L. Timmermann and J.-S. Brittain (2018). "A functional </w:t>
      </w:r>
      <w:r w:rsidRPr="007E7D85">
        <w:rPr>
          <w:noProof/>
        </w:rPr>
        <w:t xml:space="preserve">micro-electrode mapping of ventral thalamus in essential tremor." </w:t>
      </w:r>
      <w:r w:rsidRPr="007E7D85">
        <w:rPr>
          <w:noProof/>
          <w:u w:val="single"/>
        </w:rPr>
        <w:t>Brain</w:t>
      </w:r>
      <w:r w:rsidRPr="007E7D85">
        <w:rPr>
          <w:noProof/>
        </w:rPr>
        <w:t xml:space="preserve"> </w:t>
      </w:r>
      <w:r w:rsidRPr="007E7D85">
        <w:rPr>
          <w:b/>
          <w:noProof/>
        </w:rPr>
        <w:t>141</w:t>
      </w:r>
      <w:r w:rsidRPr="007E7D85">
        <w:rPr>
          <w:noProof/>
        </w:rPr>
        <w:t>(9): 2644-2654.</w:t>
      </w:r>
    </w:p>
    <w:p w14:paraId="0794AAE7" w14:textId="77777777" w:rsidR="007E7D85" w:rsidRPr="007E7D85" w:rsidRDefault="007E7D85" w:rsidP="007E7D85">
      <w:pPr>
        <w:pStyle w:val="EndNoteBibliography"/>
        <w:rPr>
          <w:noProof/>
        </w:rPr>
      </w:pPr>
      <w:r w:rsidRPr="007E7D85">
        <w:rPr>
          <w:noProof/>
        </w:rPr>
        <w:t xml:space="preserve">Popović Maneski, L., N. Jorgovanović, V. Ilić, S. Došen, T. Keller, M. B. Popović and D. B. Popović (2011). "Electrical stimulation for the suppression of pathological tremor." </w:t>
      </w:r>
      <w:r w:rsidRPr="007E7D85">
        <w:rPr>
          <w:noProof/>
          <w:u w:val="single"/>
        </w:rPr>
        <w:t>Medical &amp; biological engineering &amp; computing</w:t>
      </w:r>
      <w:r w:rsidRPr="007E7D85">
        <w:rPr>
          <w:noProof/>
        </w:rPr>
        <w:t xml:space="preserve"> </w:t>
      </w:r>
      <w:r w:rsidRPr="007E7D85">
        <w:rPr>
          <w:b/>
          <w:noProof/>
        </w:rPr>
        <w:t>49</w:t>
      </w:r>
      <w:r w:rsidRPr="007E7D85">
        <w:rPr>
          <w:noProof/>
        </w:rPr>
        <w:t>(10): 1187-1193.</w:t>
      </w:r>
    </w:p>
    <w:p w14:paraId="7E24CCB2" w14:textId="77777777" w:rsidR="007E7D85" w:rsidRPr="007E7D85" w:rsidRDefault="007E7D85" w:rsidP="007E7D85">
      <w:pPr>
        <w:pStyle w:val="EndNoteBibliography"/>
        <w:rPr>
          <w:noProof/>
        </w:rPr>
      </w:pPr>
      <w:r w:rsidRPr="007E7D85">
        <w:rPr>
          <w:noProof/>
        </w:rPr>
        <w:t xml:space="preserve">Prochazka, A., J. Elek and M. Javidan (1992). "Attenuation of pathological tremors by functional electrical stimulation I: Method." </w:t>
      </w:r>
      <w:r w:rsidRPr="007E7D85">
        <w:rPr>
          <w:noProof/>
          <w:u w:val="single"/>
        </w:rPr>
        <w:t>Annals of biomedical engineering</w:t>
      </w:r>
      <w:r w:rsidRPr="007E7D85">
        <w:rPr>
          <w:noProof/>
        </w:rPr>
        <w:t xml:space="preserve"> </w:t>
      </w:r>
      <w:r w:rsidRPr="007E7D85">
        <w:rPr>
          <w:b/>
          <w:noProof/>
        </w:rPr>
        <w:t>20</w:t>
      </w:r>
      <w:r w:rsidRPr="007E7D85">
        <w:rPr>
          <w:noProof/>
        </w:rPr>
        <w:t>(2): 205-224.</w:t>
      </w:r>
    </w:p>
    <w:p w14:paraId="43B9F454" w14:textId="77777777" w:rsidR="007E7D85" w:rsidRPr="007E7D85" w:rsidRDefault="007E7D85" w:rsidP="007E7D85">
      <w:pPr>
        <w:pStyle w:val="EndNoteBibliography"/>
        <w:rPr>
          <w:noProof/>
        </w:rPr>
      </w:pPr>
      <w:r w:rsidRPr="007E7D85">
        <w:rPr>
          <w:noProof/>
        </w:rPr>
        <w:t xml:space="preserve">Reis, C., B. S. Arruda, A. Pogosyan, P. Brown and H. Cagnan (2021). "Essential tremor amplitude modulation by median nerve stimulation." </w:t>
      </w:r>
      <w:r w:rsidRPr="007E7D85">
        <w:rPr>
          <w:noProof/>
          <w:u w:val="single"/>
        </w:rPr>
        <w:t>Sci Rep</w:t>
      </w:r>
      <w:r w:rsidRPr="007E7D85">
        <w:rPr>
          <w:noProof/>
        </w:rPr>
        <w:t xml:space="preserve"> </w:t>
      </w:r>
      <w:r w:rsidRPr="007E7D85">
        <w:rPr>
          <w:b/>
          <w:noProof/>
        </w:rPr>
        <w:t>11</w:t>
      </w:r>
      <w:r w:rsidRPr="007E7D85">
        <w:rPr>
          <w:noProof/>
        </w:rPr>
        <w:t>(1): 17720.</w:t>
      </w:r>
    </w:p>
    <w:p w14:paraId="395110FC" w14:textId="77777777" w:rsidR="007E7D85" w:rsidRPr="007E7D85" w:rsidRDefault="007E7D85" w:rsidP="007E7D85">
      <w:pPr>
        <w:pStyle w:val="EndNoteBibliography"/>
        <w:rPr>
          <w:noProof/>
        </w:rPr>
      </w:pPr>
      <w:r w:rsidRPr="007E7D85">
        <w:rPr>
          <w:noProof/>
        </w:rPr>
        <w:t xml:space="preserve">Sanes, J. N., P. A. LeWitt and K. H. Mauritz (1988). "Visual and mechanical control of postural and kinetic tremor in cerebellar system disorders." </w:t>
      </w:r>
      <w:r w:rsidRPr="007E7D85">
        <w:rPr>
          <w:noProof/>
          <w:u w:val="single"/>
        </w:rPr>
        <w:t>Journal of Neurology, Neurosurgery &amp;amp; Psychiatry</w:t>
      </w:r>
      <w:r w:rsidRPr="007E7D85">
        <w:rPr>
          <w:noProof/>
        </w:rPr>
        <w:t xml:space="preserve"> </w:t>
      </w:r>
      <w:r w:rsidRPr="007E7D85">
        <w:rPr>
          <w:b/>
          <w:noProof/>
        </w:rPr>
        <w:t>51</w:t>
      </w:r>
      <w:r w:rsidRPr="007E7D85">
        <w:rPr>
          <w:noProof/>
        </w:rPr>
        <w:t>(7): 934-943.</w:t>
      </w:r>
    </w:p>
    <w:p w14:paraId="059E8213" w14:textId="77777777" w:rsidR="007E7D85" w:rsidRPr="007E7D85" w:rsidRDefault="007E7D85" w:rsidP="007E7D85">
      <w:pPr>
        <w:pStyle w:val="EndNoteBibliography"/>
        <w:rPr>
          <w:noProof/>
        </w:rPr>
      </w:pPr>
      <w:r w:rsidRPr="007E7D85">
        <w:rPr>
          <w:noProof/>
        </w:rPr>
        <w:t xml:space="preserve">Shadmehr, R. and J. W. Krakauer (2008). "A computational neuroanatomy for motor control." </w:t>
      </w:r>
      <w:r w:rsidRPr="007E7D85">
        <w:rPr>
          <w:noProof/>
          <w:u w:val="single"/>
        </w:rPr>
        <w:t>Experimental brain research</w:t>
      </w:r>
      <w:r w:rsidRPr="007E7D85">
        <w:rPr>
          <w:noProof/>
        </w:rPr>
        <w:t xml:space="preserve"> </w:t>
      </w:r>
      <w:r w:rsidRPr="007E7D85">
        <w:rPr>
          <w:b/>
          <w:noProof/>
        </w:rPr>
        <w:t>185</w:t>
      </w:r>
      <w:r w:rsidRPr="007E7D85">
        <w:rPr>
          <w:noProof/>
        </w:rPr>
        <w:t>: 359-381.</w:t>
      </w:r>
    </w:p>
    <w:p w14:paraId="2D13DC1C" w14:textId="77777777" w:rsidR="007E7D85" w:rsidRPr="007E7D85" w:rsidRDefault="007E7D85" w:rsidP="007E7D85">
      <w:pPr>
        <w:pStyle w:val="EndNoteBibliography"/>
        <w:rPr>
          <w:noProof/>
        </w:rPr>
      </w:pPr>
      <w:r w:rsidRPr="007E7D85">
        <w:rPr>
          <w:noProof/>
        </w:rPr>
        <w:t xml:space="preserve">Shukla, A. W. (2022). "Rationale and Evidence for Peripheral Nerve Stimulation for Treating Essential Tremor." </w:t>
      </w:r>
      <w:r w:rsidRPr="007E7D85">
        <w:rPr>
          <w:noProof/>
          <w:u w:val="single"/>
        </w:rPr>
        <w:t>Tremor and Other Hyperkinetic Movements</w:t>
      </w:r>
      <w:r w:rsidRPr="007E7D85">
        <w:rPr>
          <w:noProof/>
        </w:rPr>
        <w:t xml:space="preserve"> </w:t>
      </w:r>
      <w:r w:rsidRPr="007E7D85">
        <w:rPr>
          <w:b/>
          <w:noProof/>
        </w:rPr>
        <w:t>12</w:t>
      </w:r>
      <w:r w:rsidRPr="007E7D85">
        <w:rPr>
          <w:noProof/>
        </w:rPr>
        <w:t>.</w:t>
      </w:r>
    </w:p>
    <w:p w14:paraId="558A947E" w14:textId="77777777" w:rsidR="007E7D85" w:rsidRPr="007E7D85" w:rsidRDefault="007E7D85" w:rsidP="007E7D85">
      <w:pPr>
        <w:pStyle w:val="EndNoteBibliography"/>
        <w:rPr>
          <w:noProof/>
        </w:rPr>
      </w:pPr>
      <w:r w:rsidRPr="007E7D85">
        <w:rPr>
          <w:noProof/>
        </w:rPr>
        <w:t xml:space="preserve">Todorov, E. and M. I. Jordan (2002). "Optimal feedback control as a theory of motor coordination." </w:t>
      </w:r>
      <w:r w:rsidRPr="007E7D85">
        <w:rPr>
          <w:noProof/>
          <w:u w:val="single"/>
        </w:rPr>
        <w:t>Nature neuroscience</w:t>
      </w:r>
      <w:r w:rsidRPr="007E7D85">
        <w:rPr>
          <w:noProof/>
        </w:rPr>
        <w:t xml:space="preserve"> </w:t>
      </w:r>
      <w:r w:rsidRPr="007E7D85">
        <w:rPr>
          <w:b/>
          <w:noProof/>
        </w:rPr>
        <w:t>5</w:t>
      </w:r>
      <w:r w:rsidRPr="007E7D85">
        <w:rPr>
          <w:noProof/>
        </w:rPr>
        <w:t>(11): 1226-1235.</w:t>
      </w:r>
    </w:p>
    <w:p w14:paraId="1436F0E7" w14:textId="77777777" w:rsidR="007E7D85" w:rsidRPr="007E7D85" w:rsidRDefault="007E7D85" w:rsidP="007E7D85">
      <w:pPr>
        <w:pStyle w:val="EndNoteBibliography"/>
        <w:rPr>
          <w:noProof/>
        </w:rPr>
      </w:pPr>
      <w:r w:rsidRPr="007E7D85">
        <w:rPr>
          <w:noProof/>
        </w:rPr>
        <w:t xml:space="preserve">Zenon, A., M. Sidibe and E. Olivier (2014). "Pupil size variations correlate with physical effort perception." </w:t>
      </w:r>
      <w:r w:rsidRPr="007E7D85">
        <w:rPr>
          <w:noProof/>
          <w:u w:val="single"/>
        </w:rPr>
        <w:t>Front Behav Neurosci</w:t>
      </w:r>
      <w:r w:rsidRPr="007E7D85">
        <w:rPr>
          <w:noProof/>
        </w:rPr>
        <w:t xml:space="preserve"> </w:t>
      </w:r>
      <w:r w:rsidRPr="007E7D85">
        <w:rPr>
          <w:b/>
          <w:noProof/>
        </w:rPr>
        <w:t>8</w:t>
      </w:r>
      <w:r w:rsidRPr="007E7D85">
        <w:rPr>
          <w:noProof/>
        </w:rPr>
        <w:t>: 286.</w:t>
      </w:r>
    </w:p>
    <w:p w14:paraId="3AE3510E" w14:textId="406F986A"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s Becktepe" w:date="2023-03-27T16:52:00Z" w:initials="JB">
    <w:p w14:paraId="1EDA1269" w14:textId="77777777" w:rsidR="006560CA" w:rsidRDefault="003865B1" w:rsidP="00131E0F">
      <w:pPr>
        <w:jc w:val="left"/>
      </w:pPr>
      <w:r>
        <w:rPr>
          <w:rStyle w:val="CommentReference"/>
        </w:rPr>
        <w:annotationRef/>
      </w:r>
      <w:r w:rsidR="006560CA">
        <w:rPr>
          <w:rFonts w:asciiTheme="minorHAnsi" w:eastAsiaTheme="minorHAnsi" w:hAnsiTheme="minorHAnsi" w:cstheme="minorBidi"/>
          <w:color w:val="auto"/>
          <w:sz w:val="24"/>
          <w:szCs w:val="24"/>
          <w:lang w:val="de-DE"/>
        </w:rPr>
        <w:t>In Fig.1 noch Unterteilung in a) und b) erkenntlich machen</w:t>
      </w:r>
    </w:p>
    <w:p w14:paraId="2F01174B" w14:textId="77777777" w:rsidR="006560CA" w:rsidRDefault="006560CA" w:rsidP="00131E0F">
      <w:pPr>
        <w:jc w:val="left"/>
      </w:pPr>
    </w:p>
    <w:p w14:paraId="6475B285" w14:textId="77777777" w:rsidR="006560CA" w:rsidRDefault="006560CA" w:rsidP="00131E0F">
      <w:pPr>
        <w:jc w:val="left"/>
      </w:pPr>
      <w:r>
        <w:rPr>
          <w:rFonts w:asciiTheme="minorHAnsi" w:eastAsiaTheme="minorHAnsi" w:hAnsiTheme="minorHAnsi" w:cstheme="minorBidi"/>
          <w:color w:val="auto"/>
          <w:sz w:val="24"/>
          <w:szCs w:val="24"/>
          <w:lang w:val="de-DE"/>
        </w:rPr>
        <w:t>Allgemein für alle Abbildungen: Achsenbeschriftungen/Schrift an Legende vergrößern, ggf. fett</w:t>
      </w:r>
    </w:p>
  </w:comment>
  <w:comment w:id="4" w:author="Jos Becktepe" w:date="2023-03-27T16:46:00Z" w:initials="JB">
    <w:p w14:paraId="1B987C48" w14:textId="77777777" w:rsidR="000E2282" w:rsidRDefault="0079626D" w:rsidP="001A6B06">
      <w:pPr>
        <w:jc w:val="left"/>
      </w:pPr>
      <w:r>
        <w:rPr>
          <w:rStyle w:val="CommentReference"/>
        </w:rPr>
        <w:annotationRef/>
      </w:r>
      <w:r w:rsidR="000E2282">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75B285" w15:done="1"/>
  <w15:commentEx w15:paraId="1B987C4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4832" w16cex:dateUtc="2023-03-27T14:52:00Z"/>
  <w16cex:commentExtensible w16cex:durableId="27CC46CB" w16cex:dateUtc="2023-03-27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75B285" w16cid:durableId="27CC4832"/>
  <w16cid:commentId w16cid:paraId="1B987C48" w16cid:durableId="27CC46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A589C" w14:textId="77777777" w:rsidR="00CF36A3" w:rsidRDefault="00CF36A3" w:rsidP="004C08D8">
      <w:r>
        <w:separator/>
      </w:r>
    </w:p>
    <w:p w14:paraId="60065A85" w14:textId="77777777" w:rsidR="00CF36A3" w:rsidRDefault="00CF36A3" w:rsidP="004C08D8"/>
  </w:endnote>
  <w:endnote w:type="continuationSeparator" w:id="0">
    <w:p w14:paraId="139DAE38" w14:textId="77777777" w:rsidR="00CF36A3" w:rsidRDefault="00CF36A3" w:rsidP="004C08D8">
      <w:r>
        <w:continuationSeparator/>
      </w:r>
    </w:p>
    <w:p w14:paraId="23314654" w14:textId="77777777" w:rsidR="00CF36A3" w:rsidRDefault="00CF36A3" w:rsidP="004C08D8"/>
  </w:endnote>
  <w:endnote w:type="continuationNotice" w:id="1">
    <w:p w14:paraId="742B53B0" w14:textId="77777777" w:rsidR="00CF36A3" w:rsidRDefault="00CF36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F0E98" w14:textId="77777777" w:rsidR="00CF36A3" w:rsidRDefault="00CF36A3" w:rsidP="004C08D8">
      <w:r>
        <w:separator/>
      </w:r>
    </w:p>
    <w:p w14:paraId="6EAFA572" w14:textId="77777777" w:rsidR="00CF36A3" w:rsidRDefault="00CF36A3" w:rsidP="004C08D8"/>
  </w:footnote>
  <w:footnote w:type="continuationSeparator" w:id="0">
    <w:p w14:paraId="1C7F266C" w14:textId="77777777" w:rsidR="00CF36A3" w:rsidRDefault="00CF36A3" w:rsidP="004C08D8">
      <w:r>
        <w:continuationSeparator/>
      </w:r>
    </w:p>
    <w:p w14:paraId="54F1C71D" w14:textId="77777777" w:rsidR="00CF36A3" w:rsidRDefault="00CF36A3" w:rsidP="004C08D8"/>
  </w:footnote>
  <w:footnote w:type="continuationNotice" w:id="1">
    <w:p w14:paraId="29165715" w14:textId="77777777" w:rsidR="00CF36A3" w:rsidRDefault="00CF36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40&lt;/item&gt;&lt;item&gt;1192&lt;/item&gt;&lt;item&gt;1247&lt;/item&gt;&lt;item&gt;1314&lt;/item&gt;&lt;item&gt;1315&lt;/item&gt;&lt;item&gt;1317&lt;/item&gt;&lt;item&gt;1630&lt;/item&gt;&lt;item&gt;1632&lt;/item&gt;&lt;item&gt;1654&lt;/item&gt;&lt;item&gt;1666&lt;/item&gt;&lt;item&gt;1667&lt;/item&gt;&lt;item&gt;1668&lt;/item&gt;&lt;item&gt;1669&lt;/item&gt;&lt;item&gt;1683&lt;/item&gt;&lt;item&gt;1742&lt;/item&gt;&lt;item&gt;1743&lt;/item&gt;&lt;item&gt;1744&lt;/item&gt;&lt;item&gt;1745&lt;/item&gt;&lt;/record-ids&gt;&lt;/item&gt;&lt;/Libraries&gt;"/>
  </w:docVars>
  <w:rsids>
    <w:rsidRoot w:val="00BF7C64"/>
    <w:rsid w:val="00001E82"/>
    <w:rsid w:val="0000468F"/>
    <w:rsid w:val="00005D5B"/>
    <w:rsid w:val="0001097D"/>
    <w:rsid w:val="000123DF"/>
    <w:rsid w:val="000138A9"/>
    <w:rsid w:val="00014D45"/>
    <w:rsid w:val="000150E1"/>
    <w:rsid w:val="0001513A"/>
    <w:rsid w:val="000157D1"/>
    <w:rsid w:val="000167B4"/>
    <w:rsid w:val="000201D5"/>
    <w:rsid w:val="00020EC7"/>
    <w:rsid w:val="00020F5C"/>
    <w:rsid w:val="0002132C"/>
    <w:rsid w:val="0002231E"/>
    <w:rsid w:val="0002247C"/>
    <w:rsid w:val="000243C9"/>
    <w:rsid w:val="0002552F"/>
    <w:rsid w:val="000260E2"/>
    <w:rsid w:val="00032A74"/>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2C34"/>
    <w:rsid w:val="00062C8C"/>
    <w:rsid w:val="00064CF1"/>
    <w:rsid w:val="00066C56"/>
    <w:rsid w:val="00067166"/>
    <w:rsid w:val="000672FE"/>
    <w:rsid w:val="00071A58"/>
    <w:rsid w:val="00073E3D"/>
    <w:rsid w:val="0007613A"/>
    <w:rsid w:val="00076A94"/>
    <w:rsid w:val="00077587"/>
    <w:rsid w:val="0008295E"/>
    <w:rsid w:val="0008325D"/>
    <w:rsid w:val="00085AD2"/>
    <w:rsid w:val="00086463"/>
    <w:rsid w:val="0008690E"/>
    <w:rsid w:val="00087CC1"/>
    <w:rsid w:val="00087EE0"/>
    <w:rsid w:val="0009155E"/>
    <w:rsid w:val="00091FF1"/>
    <w:rsid w:val="00092DE8"/>
    <w:rsid w:val="000932EC"/>
    <w:rsid w:val="00093E7F"/>
    <w:rsid w:val="000958EF"/>
    <w:rsid w:val="000966A3"/>
    <w:rsid w:val="000976DD"/>
    <w:rsid w:val="000A1118"/>
    <w:rsid w:val="000A139C"/>
    <w:rsid w:val="000A3583"/>
    <w:rsid w:val="000A4369"/>
    <w:rsid w:val="000A534D"/>
    <w:rsid w:val="000B1B4D"/>
    <w:rsid w:val="000B349B"/>
    <w:rsid w:val="000B61CD"/>
    <w:rsid w:val="000B7EA5"/>
    <w:rsid w:val="000C07B4"/>
    <w:rsid w:val="000C3034"/>
    <w:rsid w:val="000C386B"/>
    <w:rsid w:val="000C394B"/>
    <w:rsid w:val="000C5483"/>
    <w:rsid w:val="000C65E7"/>
    <w:rsid w:val="000C7D38"/>
    <w:rsid w:val="000D0E98"/>
    <w:rsid w:val="000D5B0F"/>
    <w:rsid w:val="000D74F2"/>
    <w:rsid w:val="000E2282"/>
    <w:rsid w:val="000E2C06"/>
    <w:rsid w:val="000E2EB5"/>
    <w:rsid w:val="000E38D9"/>
    <w:rsid w:val="000E44D9"/>
    <w:rsid w:val="000E57D7"/>
    <w:rsid w:val="000F026D"/>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6633"/>
    <w:rsid w:val="00157FAE"/>
    <w:rsid w:val="0016011D"/>
    <w:rsid w:val="00161A61"/>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68CC"/>
    <w:rsid w:val="00197CDB"/>
    <w:rsid w:val="001A156E"/>
    <w:rsid w:val="001A2869"/>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4A5C"/>
    <w:rsid w:val="001C5415"/>
    <w:rsid w:val="001C6E7F"/>
    <w:rsid w:val="001D0572"/>
    <w:rsid w:val="001D0759"/>
    <w:rsid w:val="001D0B42"/>
    <w:rsid w:val="001D155D"/>
    <w:rsid w:val="001D32CD"/>
    <w:rsid w:val="001D5537"/>
    <w:rsid w:val="001D6234"/>
    <w:rsid w:val="001D7F03"/>
    <w:rsid w:val="001E047B"/>
    <w:rsid w:val="001E0CFF"/>
    <w:rsid w:val="001E0D08"/>
    <w:rsid w:val="001E1B58"/>
    <w:rsid w:val="001E1C27"/>
    <w:rsid w:val="001E2C58"/>
    <w:rsid w:val="001E7770"/>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6760"/>
    <w:rsid w:val="0021767C"/>
    <w:rsid w:val="00224678"/>
    <w:rsid w:val="002247C2"/>
    <w:rsid w:val="002259C4"/>
    <w:rsid w:val="002331A1"/>
    <w:rsid w:val="002337AD"/>
    <w:rsid w:val="00235B1B"/>
    <w:rsid w:val="0023684F"/>
    <w:rsid w:val="00236C72"/>
    <w:rsid w:val="002413BB"/>
    <w:rsid w:val="0024372A"/>
    <w:rsid w:val="00244A64"/>
    <w:rsid w:val="00245246"/>
    <w:rsid w:val="0024602B"/>
    <w:rsid w:val="002463EE"/>
    <w:rsid w:val="00250306"/>
    <w:rsid w:val="0025102A"/>
    <w:rsid w:val="0025214B"/>
    <w:rsid w:val="0025219F"/>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1B23"/>
    <w:rsid w:val="00293FD3"/>
    <w:rsid w:val="002940EA"/>
    <w:rsid w:val="002952CB"/>
    <w:rsid w:val="002A1DD3"/>
    <w:rsid w:val="002A2CDA"/>
    <w:rsid w:val="002A4566"/>
    <w:rsid w:val="002B1025"/>
    <w:rsid w:val="002B1B06"/>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E2438"/>
    <w:rsid w:val="002E28EA"/>
    <w:rsid w:val="002E3EB2"/>
    <w:rsid w:val="002E5AC8"/>
    <w:rsid w:val="002E5BA9"/>
    <w:rsid w:val="002E75BA"/>
    <w:rsid w:val="002F16D2"/>
    <w:rsid w:val="002F2ABD"/>
    <w:rsid w:val="002F3E5D"/>
    <w:rsid w:val="002F3F76"/>
    <w:rsid w:val="002F517D"/>
    <w:rsid w:val="002F5C7F"/>
    <w:rsid w:val="00303813"/>
    <w:rsid w:val="0030482C"/>
    <w:rsid w:val="00305F5F"/>
    <w:rsid w:val="003069B7"/>
    <w:rsid w:val="00307554"/>
    <w:rsid w:val="00307722"/>
    <w:rsid w:val="003106D5"/>
    <w:rsid w:val="00314459"/>
    <w:rsid w:val="00314906"/>
    <w:rsid w:val="003161E0"/>
    <w:rsid w:val="00316AAA"/>
    <w:rsid w:val="00316CF2"/>
    <w:rsid w:val="0031733C"/>
    <w:rsid w:val="00317FB7"/>
    <w:rsid w:val="00321495"/>
    <w:rsid w:val="00325F17"/>
    <w:rsid w:val="003263E4"/>
    <w:rsid w:val="003268D5"/>
    <w:rsid w:val="00327E4F"/>
    <w:rsid w:val="0033253B"/>
    <w:rsid w:val="00335938"/>
    <w:rsid w:val="00337E8A"/>
    <w:rsid w:val="00341CCA"/>
    <w:rsid w:val="00343E84"/>
    <w:rsid w:val="003460E7"/>
    <w:rsid w:val="00346B56"/>
    <w:rsid w:val="00347FCB"/>
    <w:rsid w:val="00350B4B"/>
    <w:rsid w:val="00352C48"/>
    <w:rsid w:val="00355531"/>
    <w:rsid w:val="003558FB"/>
    <w:rsid w:val="003619D4"/>
    <w:rsid w:val="00363EC1"/>
    <w:rsid w:val="00364686"/>
    <w:rsid w:val="00364862"/>
    <w:rsid w:val="00366BE4"/>
    <w:rsid w:val="00367F4F"/>
    <w:rsid w:val="0037185C"/>
    <w:rsid w:val="00371DEA"/>
    <w:rsid w:val="00371DED"/>
    <w:rsid w:val="0037296E"/>
    <w:rsid w:val="00374DA1"/>
    <w:rsid w:val="00376B90"/>
    <w:rsid w:val="00383A9B"/>
    <w:rsid w:val="00383D47"/>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269D"/>
    <w:rsid w:val="00443323"/>
    <w:rsid w:val="004447E5"/>
    <w:rsid w:val="00444B14"/>
    <w:rsid w:val="00444F58"/>
    <w:rsid w:val="00447711"/>
    <w:rsid w:val="00451E7D"/>
    <w:rsid w:val="0045232F"/>
    <w:rsid w:val="00456133"/>
    <w:rsid w:val="0045639C"/>
    <w:rsid w:val="0045764B"/>
    <w:rsid w:val="0046330C"/>
    <w:rsid w:val="00464385"/>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C41"/>
    <w:rsid w:val="004966D2"/>
    <w:rsid w:val="004A3A8E"/>
    <w:rsid w:val="004A54BB"/>
    <w:rsid w:val="004A7F5A"/>
    <w:rsid w:val="004B07AC"/>
    <w:rsid w:val="004B3CE1"/>
    <w:rsid w:val="004B471A"/>
    <w:rsid w:val="004B4CA3"/>
    <w:rsid w:val="004B522C"/>
    <w:rsid w:val="004B5EB1"/>
    <w:rsid w:val="004B61BF"/>
    <w:rsid w:val="004B6F4E"/>
    <w:rsid w:val="004C058F"/>
    <w:rsid w:val="004C08D8"/>
    <w:rsid w:val="004C1610"/>
    <w:rsid w:val="004C1974"/>
    <w:rsid w:val="004C6B41"/>
    <w:rsid w:val="004C7552"/>
    <w:rsid w:val="004C7D1B"/>
    <w:rsid w:val="004D1CE6"/>
    <w:rsid w:val="004D3349"/>
    <w:rsid w:val="004D455F"/>
    <w:rsid w:val="004D7E93"/>
    <w:rsid w:val="004E1383"/>
    <w:rsid w:val="004E2739"/>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2DB7"/>
    <w:rsid w:val="005131C7"/>
    <w:rsid w:val="00513932"/>
    <w:rsid w:val="0051394E"/>
    <w:rsid w:val="00515589"/>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419D"/>
    <w:rsid w:val="00535317"/>
    <w:rsid w:val="00540BBF"/>
    <w:rsid w:val="00541C2B"/>
    <w:rsid w:val="00541FA4"/>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D52"/>
    <w:rsid w:val="0059156B"/>
    <w:rsid w:val="0059212C"/>
    <w:rsid w:val="00593820"/>
    <w:rsid w:val="00595933"/>
    <w:rsid w:val="00597015"/>
    <w:rsid w:val="00597441"/>
    <w:rsid w:val="00597EB2"/>
    <w:rsid w:val="005A0526"/>
    <w:rsid w:val="005A2017"/>
    <w:rsid w:val="005A3D3C"/>
    <w:rsid w:val="005A3EFB"/>
    <w:rsid w:val="005A6B58"/>
    <w:rsid w:val="005A6F5C"/>
    <w:rsid w:val="005A7165"/>
    <w:rsid w:val="005A7C0F"/>
    <w:rsid w:val="005B1C76"/>
    <w:rsid w:val="005B43F3"/>
    <w:rsid w:val="005B488C"/>
    <w:rsid w:val="005C02C9"/>
    <w:rsid w:val="005C0796"/>
    <w:rsid w:val="005C0E84"/>
    <w:rsid w:val="005C1A12"/>
    <w:rsid w:val="005C1AB1"/>
    <w:rsid w:val="005C20F1"/>
    <w:rsid w:val="005C4600"/>
    <w:rsid w:val="005C571F"/>
    <w:rsid w:val="005C5FA4"/>
    <w:rsid w:val="005C6E84"/>
    <w:rsid w:val="005D3924"/>
    <w:rsid w:val="005D3B53"/>
    <w:rsid w:val="005D4B4D"/>
    <w:rsid w:val="005D677A"/>
    <w:rsid w:val="005D69D1"/>
    <w:rsid w:val="005D7615"/>
    <w:rsid w:val="005E11F1"/>
    <w:rsid w:val="005E247E"/>
    <w:rsid w:val="005E2D54"/>
    <w:rsid w:val="005E473D"/>
    <w:rsid w:val="005E772B"/>
    <w:rsid w:val="005E7A7B"/>
    <w:rsid w:val="005F0B23"/>
    <w:rsid w:val="005F1ED3"/>
    <w:rsid w:val="005F356C"/>
    <w:rsid w:val="005F3688"/>
    <w:rsid w:val="005F3AEE"/>
    <w:rsid w:val="005F413F"/>
    <w:rsid w:val="005F4749"/>
    <w:rsid w:val="005F4951"/>
    <w:rsid w:val="005F5DDB"/>
    <w:rsid w:val="005F72CD"/>
    <w:rsid w:val="00606404"/>
    <w:rsid w:val="00606D5F"/>
    <w:rsid w:val="006109ED"/>
    <w:rsid w:val="00611D9D"/>
    <w:rsid w:val="00611FA4"/>
    <w:rsid w:val="00614DB5"/>
    <w:rsid w:val="00623127"/>
    <w:rsid w:val="00623B1A"/>
    <w:rsid w:val="00624A21"/>
    <w:rsid w:val="00625776"/>
    <w:rsid w:val="00625A4B"/>
    <w:rsid w:val="006276A3"/>
    <w:rsid w:val="0063074F"/>
    <w:rsid w:val="006309B8"/>
    <w:rsid w:val="006327AB"/>
    <w:rsid w:val="00632853"/>
    <w:rsid w:val="006328A0"/>
    <w:rsid w:val="00633619"/>
    <w:rsid w:val="00634935"/>
    <w:rsid w:val="00634D23"/>
    <w:rsid w:val="006367CF"/>
    <w:rsid w:val="00637E47"/>
    <w:rsid w:val="00644243"/>
    <w:rsid w:val="006472A7"/>
    <w:rsid w:val="00650C36"/>
    <w:rsid w:val="00652A9A"/>
    <w:rsid w:val="006544BB"/>
    <w:rsid w:val="006554E9"/>
    <w:rsid w:val="006558F2"/>
    <w:rsid w:val="006560CA"/>
    <w:rsid w:val="006562FB"/>
    <w:rsid w:val="0066016D"/>
    <w:rsid w:val="00661C09"/>
    <w:rsid w:val="00662184"/>
    <w:rsid w:val="00662404"/>
    <w:rsid w:val="00664FFB"/>
    <w:rsid w:val="00666225"/>
    <w:rsid w:val="0067142B"/>
    <w:rsid w:val="0067568A"/>
    <w:rsid w:val="0067689A"/>
    <w:rsid w:val="00680749"/>
    <w:rsid w:val="006829A4"/>
    <w:rsid w:val="00683D55"/>
    <w:rsid w:val="0068407E"/>
    <w:rsid w:val="00684958"/>
    <w:rsid w:val="00687E54"/>
    <w:rsid w:val="006949B0"/>
    <w:rsid w:val="00694D7B"/>
    <w:rsid w:val="00695E44"/>
    <w:rsid w:val="00696C31"/>
    <w:rsid w:val="006A2470"/>
    <w:rsid w:val="006A270E"/>
    <w:rsid w:val="006A44E7"/>
    <w:rsid w:val="006A4648"/>
    <w:rsid w:val="006B0284"/>
    <w:rsid w:val="006B1377"/>
    <w:rsid w:val="006B1A86"/>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A51"/>
    <w:rsid w:val="006D7DD8"/>
    <w:rsid w:val="006E0F62"/>
    <w:rsid w:val="006E37C4"/>
    <w:rsid w:val="006E3D49"/>
    <w:rsid w:val="006E3EC5"/>
    <w:rsid w:val="006E4212"/>
    <w:rsid w:val="006F1BDD"/>
    <w:rsid w:val="006F2CB9"/>
    <w:rsid w:val="006F38E8"/>
    <w:rsid w:val="006F3E05"/>
    <w:rsid w:val="006F6D2B"/>
    <w:rsid w:val="00701F2F"/>
    <w:rsid w:val="007044C2"/>
    <w:rsid w:val="00705E86"/>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41A8"/>
    <w:rsid w:val="007546A5"/>
    <w:rsid w:val="00756116"/>
    <w:rsid w:val="007612D7"/>
    <w:rsid w:val="00761931"/>
    <w:rsid w:val="00772F13"/>
    <w:rsid w:val="00774CFF"/>
    <w:rsid w:val="00776345"/>
    <w:rsid w:val="007767B9"/>
    <w:rsid w:val="00776D5A"/>
    <w:rsid w:val="0077733A"/>
    <w:rsid w:val="0078019F"/>
    <w:rsid w:val="00781102"/>
    <w:rsid w:val="00782B5D"/>
    <w:rsid w:val="00783B20"/>
    <w:rsid w:val="00783B6A"/>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C344A"/>
    <w:rsid w:val="007C5087"/>
    <w:rsid w:val="007C6187"/>
    <w:rsid w:val="007C6953"/>
    <w:rsid w:val="007D1A0D"/>
    <w:rsid w:val="007D1AC8"/>
    <w:rsid w:val="007D214C"/>
    <w:rsid w:val="007D2E4E"/>
    <w:rsid w:val="007D41F6"/>
    <w:rsid w:val="007D72EC"/>
    <w:rsid w:val="007E1F47"/>
    <w:rsid w:val="007E4A38"/>
    <w:rsid w:val="007E4B79"/>
    <w:rsid w:val="007E502F"/>
    <w:rsid w:val="007E7D85"/>
    <w:rsid w:val="007F5A8C"/>
    <w:rsid w:val="007F5DC3"/>
    <w:rsid w:val="00800245"/>
    <w:rsid w:val="00800502"/>
    <w:rsid w:val="008058DB"/>
    <w:rsid w:val="008061F0"/>
    <w:rsid w:val="008070E6"/>
    <w:rsid w:val="008116AE"/>
    <w:rsid w:val="00813B72"/>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7133D"/>
    <w:rsid w:val="00873502"/>
    <w:rsid w:val="00874631"/>
    <w:rsid w:val="00874ECD"/>
    <w:rsid w:val="00874FB4"/>
    <w:rsid w:val="00876006"/>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7D7"/>
    <w:rsid w:val="00897B53"/>
    <w:rsid w:val="008A1CFC"/>
    <w:rsid w:val="008A45A7"/>
    <w:rsid w:val="008B1ABE"/>
    <w:rsid w:val="008B1D22"/>
    <w:rsid w:val="008B267E"/>
    <w:rsid w:val="008B30A2"/>
    <w:rsid w:val="008B3874"/>
    <w:rsid w:val="008B39EA"/>
    <w:rsid w:val="008B555B"/>
    <w:rsid w:val="008B7F30"/>
    <w:rsid w:val="008C309C"/>
    <w:rsid w:val="008C3AFB"/>
    <w:rsid w:val="008C5723"/>
    <w:rsid w:val="008D44A8"/>
    <w:rsid w:val="008D62D6"/>
    <w:rsid w:val="008E0E25"/>
    <w:rsid w:val="008E6753"/>
    <w:rsid w:val="008E71B3"/>
    <w:rsid w:val="008E71CB"/>
    <w:rsid w:val="008F00C6"/>
    <w:rsid w:val="008F02AD"/>
    <w:rsid w:val="008F0486"/>
    <w:rsid w:val="008F164E"/>
    <w:rsid w:val="008F2D3B"/>
    <w:rsid w:val="008F6AD2"/>
    <w:rsid w:val="00901ED8"/>
    <w:rsid w:val="00902792"/>
    <w:rsid w:val="00903827"/>
    <w:rsid w:val="00904E09"/>
    <w:rsid w:val="0090602B"/>
    <w:rsid w:val="00906A4B"/>
    <w:rsid w:val="00913CE9"/>
    <w:rsid w:val="009140F8"/>
    <w:rsid w:val="00914286"/>
    <w:rsid w:val="009144D6"/>
    <w:rsid w:val="009154BC"/>
    <w:rsid w:val="009208BA"/>
    <w:rsid w:val="00922A28"/>
    <w:rsid w:val="009242DE"/>
    <w:rsid w:val="00925EB4"/>
    <w:rsid w:val="0092662E"/>
    <w:rsid w:val="00927110"/>
    <w:rsid w:val="00927ECA"/>
    <w:rsid w:val="009306E5"/>
    <w:rsid w:val="00930B42"/>
    <w:rsid w:val="00930F50"/>
    <w:rsid w:val="00931240"/>
    <w:rsid w:val="00932712"/>
    <w:rsid w:val="0093599A"/>
    <w:rsid w:val="009359AB"/>
    <w:rsid w:val="00935C4C"/>
    <w:rsid w:val="00937E63"/>
    <w:rsid w:val="00941984"/>
    <w:rsid w:val="00946DD8"/>
    <w:rsid w:val="00950688"/>
    <w:rsid w:val="009518C0"/>
    <w:rsid w:val="0095470B"/>
    <w:rsid w:val="00955523"/>
    <w:rsid w:val="009568A7"/>
    <w:rsid w:val="00956B51"/>
    <w:rsid w:val="0095700D"/>
    <w:rsid w:val="00957E17"/>
    <w:rsid w:val="00960DC6"/>
    <w:rsid w:val="009629DA"/>
    <w:rsid w:val="0096378F"/>
    <w:rsid w:val="00963CDA"/>
    <w:rsid w:val="00964617"/>
    <w:rsid w:val="00965CEA"/>
    <w:rsid w:val="00966760"/>
    <w:rsid w:val="0096698D"/>
    <w:rsid w:val="0096769F"/>
    <w:rsid w:val="0097582F"/>
    <w:rsid w:val="00977721"/>
    <w:rsid w:val="00980D11"/>
    <w:rsid w:val="00983547"/>
    <w:rsid w:val="00984B9B"/>
    <w:rsid w:val="00984BDD"/>
    <w:rsid w:val="009862C2"/>
    <w:rsid w:val="00986A00"/>
    <w:rsid w:val="00990724"/>
    <w:rsid w:val="00990A0E"/>
    <w:rsid w:val="0099116E"/>
    <w:rsid w:val="00991679"/>
    <w:rsid w:val="00991D5B"/>
    <w:rsid w:val="0099250B"/>
    <w:rsid w:val="00994428"/>
    <w:rsid w:val="00995F34"/>
    <w:rsid w:val="00996812"/>
    <w:rsid w:val="009A1AAE"/>
    <w:rsid w:val="009A4ADD"/>
    <w:rsid w:val="009A4D38"/>
    <w:rsid w:val="009A52C7"/>
    <w:rsid w:val="009A57A9"/>
    <w:rsid w:val="009A69FF"/>
    <w:rsid w:val="009B2D1E"/>
    <w:rsid w:val="009B3DC5"/>
    <w:rsid w:val="009B4970"/>
    <w:rsid w:val="009B4E12"/>
    <w:rsid w:val="009B630A"/>
    <w:rsid w:val="009B7038"/>
    <w:rsid w:val="009C028E"/>
    <w:rsid w:val="009C1735"/>
    <w:rsid w:val="009C17E4"/>
    <w:rsid w:val="009C181E"/>
    <w:rsid w:val="009C437D"/>
    <w:rsid w:val="009D00B8"/>
    <w:rsid w:val="009D0A99"/>
    <w:rsid w:val="009D1BB8"/>
    <w:rsid w:val="009D5D52"/>
    <w:rsid w:val="009D771E"/>
    <w:rsid w:val="009D7823"/>
    <w:rsid w:val="009E13ED"/>
    <w:rsid w:val="009E1874"/>
    <w:rsid w:val="009E5818"/>
    <w:rsid w:val="009E7206"/>
    <w:rsid w:val="009E78A7"/>
    <w:rsid w:val="009F12C4"/>
    <w:rsid w:val="009F3370"/>
    <w:rsid w:val="009F4D3A"/>
    <w:rsid w:val="00A03252"/>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12C9"/>
    <w:rsid w:val="00A345CD"/>
    <w:rsid w:val="00A35771"/>
    <w:rsid w:val="00A3731A"/>
    <w:rsid w:val="00A42AA1"/>
    <w:rsid w:val="00A44736"/>
    <w:rsid w:val="00A45218"/>
    <w:rsid w:val="00A47738"/>
    <w:rsid w:val="00A51E88"/>
    <w:rsid w:val="00A534B6"/>
    <w:rsid w:val="00A53CA7"/>
    <w:rsid w:val="00A55D22"/>
    <w:rsid w:val="00A5631F"/>
    <w:rsid w:val="00A6041A"/>
    <w:rsid w:val="00A60539"/>
    <w:rsid w:val="00A6110E"/>
    <w:rsid w:val="00A62EDC"/>
    <w:rsid w:val="00A63C83"/>
    <w:rsid w:val="00A64E69"/>
    <w:rsid w:val="00A65505"/>
    <w:rsid w:val="00A65C3E"/>
    <w:rsid w:val="00A67E82"/>
    <w:rsid w:val="00A7023B"/>
    <w:rsid w:val="00A70CFA"/>
    <w:rsid w:val="00A75ADA"/>
    <w:rsid w:val="00A76896"/>
    <w:rsid w:val="00A76F8C"/>
    <w:rsid w:val="00A80114"/>
    <w:rsid w:val="00A80329"/>
    <w:rsid w:val="00A80E07"/>
    <w:rsid w:val="00A814C5"/>
    <w:rsid w:val="00A82862"/>
    <w:rsid w:val="00A82905"/>
    <w:rsid w:val="00A8385B"/>
    <w:rsid w:val="00A8538A"/>
    <w:rsid w:val="00A90AFA"/>
    <w:rsid w:val="00A918EE"/>
    <w:rsid w:val="00A920C9"/>
    <w:rsid w:val="00A92E06"/>
    <w:rsid w:val="00A93D3D"/>
    <w:rsid w:val="00A94892"/>
    <w:rsid w:val="00A94EA2"/>
    <w:rsid w:val="00A96C8F"/>
    <w:rsid w:val="00A9732B"/>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83E"/>
    <w:rsid w:val="00B00AC6"/>
    <w:rsid w:val="00B00C4E"/>
    <w:rsid w:val="00B0158F"/>
    <w:rsid w:val="00B01966"/>
    <w:rsid w:val="00B022FB"/>
    <w:rsid w:val="00B040D7"/>
    <w:rsid w:val="00B04B7A"/>
    <w:rsid w:val="00B04F79"/>
    <w:rsid w:val="00B06620"/>
    <w:rsid w:val="00B0691C"/>
    <w:rsid w:val="00B07AC6"/>
    <w:rsid w:val="00B105A3"/>
    <w:rsid w:val="00B13651"/>
    <w:rsid w:val="00B13D0E"/>
    <w:rsid w:val="00B14452"/>
    <w:rsid w:val="00B1504F"/>
    <w:rsid w:val="00B1522F"/>
    <w:rsid w:val="00B154E4"/>
    <w:rsid w:val="00B1578E"/>
    <w:rsid w:val="00B170A2"/>
    <w:rsid w:val="00B20F45"/>
    <w:rsid w:val="00B224B5"/>
    <w:rsid w:val="00B24776"/>
    <w:rsid w:val="00B2533D"/>
    <w:rsid w:val="00B26A7B"/>
    <w:rsid w:val="00B279A0"/>
    <w:rsid w:val="00B33BD8"/>
    <w:rsid w:val="00B37116"/>
    <w:rsid w:val="00B400A1"/>
    <w:rsid w:val="00B4288C"/>
    <w:rsid w:val="00B44698"/>
    <w:rsid w:val="00B4753D"/>
    <w:rsid w:val="00B47CED"/>
    <w:rsid w:val="00B50941"/>
    <w:rsid w:val="00B52F57"/>
    <w:rsid w:val="00B532E5"/>
    <w:rsid w:val="00B56B59"/>
    <w:rsid w:val="00B60361"/>
    <w:rsid w:val="00B604A2"/>
    <w:rsid w:val="00B6370D"/>
    <w:rsid w:val="00B65111"/>
    <w:rsid w:val="00B65D26"/>
    <w:rsid w:val="00B676AA"/>
    <w:rsid w:val="00B679F0"/>
    <w:rsid w:val="00B70A5D"/>
    <w:rsid w:val="00B726C7"/>
    <w:rsid w:val="00B75644"/>
    <w:rsid w:val="00B7626A"/>
    <w:rsid w:val="00B8059E"/>
    <w:rsid w:val="00B8126A"/>
    <w:rsid w:val="00B82747"/>
    <w:rsid w:val="00B84F4E"/>
    <w:rsid w:val="00B9323E"/>
    <w:rsid w:val="00B9444E"/>
    <w:rsid w:val="00B95B4B"/>
    <w:rsid w:val="00BA1D69"/>
    <w:rsid w:val="00BA2485"/>
    <w:rsid w:val="00BA4A69"/>
    <w:rsid w:val="00BA6221"/>
    <w:rsid w:val="00BA7EC9"/>
    <w:rsid w:val="00BB079C"/>
    <w:rsid w:val="00BB426F"/>
    <w:rsid w:val="00BB45CE"/>
    <w:rsid w:val="00BC144D"/>
    <w:rsid w:val="00BC2D5E"/>
    <w:rsid w:val="00BC3914"/>
    <w:rsid w:val="00BC7641"/>
    <w:rsid w:val="00BC7E59"/>
    <w:rsid w:val="00BD1664"/>
    <w:rsid w:val="00BD53B5"/>
    <w:rsid w:val="00BD66DC"/>
    <w:rsid w:val="00BD695D"/>
    <w:rsid w:val="00BE0A61"/>
    <w:rsid w:val="00BE3219"/>
    <w:rsid w:val="00BE3968"/>
    <w:rsid w:val="00BE39EF"/>
    <w:rsid w:val="00BE401E"/>
    <w:rsid w:val="00BE46FF"/>
    <w:rsid w:val="00BE47E1"/>
    <w:rsid w:val="00BE53FA"/>
    <w:rsid w:val="00BE638C"/>
    <w:rsid w:val="00BF0B8E"/>
    <w:rsid w:val="00BF24B3"/>
    <w:rsid w:val="00BF2A6A"/>
    <w:rsid w:val="00BF3773"/>
    <w:rsid w:val="00BF3959"/>
    <w:rsid w:val="00BF41C1"/>
    <w:rsid w:val="00BF70D2"/>
    <w:rsid w:val="00BF7C64"/>
    <w:rsid w:val="00C06195"/>
    <w:rsid w:val="00C10011"/>
    <w:rsid w:val="00C10117"/>
    <w:rsid w:val="00C12095"/>
    <w:rsid w:val="00C120A5"/>
    <w:rsid w:val="00C142F2"/>
    <w:rsid w:val="00C142F4"/>
    <w:rsid w:val="00C17A39"/>
    <w:rsid w:val="00C20F93"/>
    <w:rsid w:val="00C22F98"/>
    <w:rsid w:val="00C23356"/>
    <w:rsid w:val="00C23D2A"/>
    <w:rsid w:val="00C244F0"/>
    <w:rsid w:val="00C2793F"/>
    <w:rsid w:val="00C30A01"/>
    <w:rsid w:val="00C31A6B"/>
    <w:rsid w:val="00C31CA6"/>
    <w:rsid w:val="00C3358C"/>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4264"/>
    <w:rsid w:val="00C66507"/>
    <w:rsid w:val="00C70B42"/>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42C7"/>
    <w:rsid w:val="00CA76C5"/>
    <w:rsid w:val="00CA7C0A"/>
    <w:rsid w:val="00CB0EAB"/>
    <w:rsid w:val="00CB1C93"/>
    <w:rsid w:val="00CB3011"/>
    <w:rsid w:val="00CB7076"/>
    <w:rsid w:val="00CC0F57"/>
    <w:rsid w:val="00CC1C2A"/>
    <w:rsid w:val="00CC1D36"/>
    <w:rsid w:val="00CC2DA6"/>
    <w:rsid w:val="00CC7C41"/>
    <w:rsid w:val="00CD3BE6"/>
    <w:rsid w:val="00CD3F2C"/>
    <w:rsid w:val="00CD7F86"/>
    <w:rsid w:val="00CE29FC"/>
    <w:rsid w:val="00CE3DCD"/>
    <w:rsid w:val="00CE4277"/>
    <w:rsid w:val="00CE4DD4"/>
    <w:rsid w:val="00CE505B"/>
    <w:rsid w:val="00CE54FC"/>
    <w:rsid w:val="00CE6872"/>
    <w:rsid w:val="00CE72FA"/>
    <w:rsid w:val="00CF12C6"/>
    <w:rsid w:val="00CF148E"/>
    <w:rsid w:val="00CF1CE9"/>
    <w:rsid w:val="00CF2384"/>
    <w:rsid w:val="00CF36A3"/>
    <w:rsid w:val="00CF3D61"/>
    <w:rsid w:val="00CF4BE1"/>
    <w:rsid w:val="00CF6D91"/>
    <w:rsid w:val="00D003B9"/>
    <w:rsid w:val="00D01BF2"/>
    <w:rsid w:val="00D01DC2"/>
    <w:rsid w:val="00D051DE"/>
    <w:rsid w:val="00D05226"/>
    <w:rsid w:val="00D0539F"/>
    <w:rsid w:val="00D06DB2"/>
    <w:rsid w:val="00D0724E"/>
    <w:rsid w:val="00D075FE"/>
    <w:rsid w:val="00D07AD2"/>
    <w:rsid w:val="00D12951"/>
    <w:rsid w:val="00D12E21"/>
    <w:rsid w:val="00D14322"/>
    <w:rsid w:val="00D15DFB"/>
    <w:rsid w:val="00D16855"/>
    <w:rsid w:val="00D22490"/>
    <w:rsid w:val="00D27839"/>
    <w:rsid w:val="00D27EB8"/>
    <w:rsid w:val="00D30A08"/>
    <w:rsid w:val="00D3337B"/>
    <w:rsid w:val="00D33588"/>
    <w:rsid w:val="00D3461C"/>
    <w:rsid w:val="00D41A76"/>
    <w:rsid w:val="00D44BCB"/>
    <w:rsid w:val="00D457D2"/>
    <w:rsid w:val="00D45B02"/>
    <w:rsid w:val="00D46F6A"/>
    <w:rsid w:val="00D474D7"/>
    <w:rsid w:val="00D47670"/>
    <w:rsid w:val="00D47AC9"/>
    <w:rsid w:val="00D51892"/>
    <w:rsid w:val="00D51970"/>
    <w:rsid w:val="00D5450C"/>
    <w:rsid w:val="00D54C72"/>
    <w:rsid w:val="00D55D6F"/>
    <w:rsid w:val="00D56264"/>
    <w:rsid w:val="00D565D6"/>
    <w:rsid w:val="00D608B4"/>
    <w:rsid w:val="00D61062"/>
    <w:rsid w:val="00D64135"/>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EAF"/>
    <w:rsid w:val="00D90494"/>
    <w:rsid w:val="00D90653"/>
    <w:rsid w:val="00D9122E"/>
    <w:rsid w:val="00D934F8"/>
    <w:rsid w:val="00D936CB"/>
    <w:rsid w:val="00D94295"/>
    <w:rsid w:val="00D94497"/>
    <w:rsid w:val="00D955FA"/>
    <w:rsid w:val="00D95C7E"/>
    <w:rsid w:val="00D9623C"/>
    <w:rsid w:val="00D97C81"/>
    <w:rsid w:val="00DA0174"/>
    <w:rsid w:val="00DA0C08"/>
    <w:rsid w:val="00DA345C"/>
    <w:rsid w:val="00DA4BCB"/>
    <w:rsid w:val="00DA4F1F"/>
    <w:rsid w:val="00DA5D36"/>
    <w:rsid w:val="00DA7DA8"/>
    <w:rsid w:val="00DB500C"/>
    <w:rsid w:val="00DB7FA7"/>
    <w:rsid w:val="00DC0FBE"/>
    <w:rsid w:val="00DC4B29"/>
    <w:rsid w:val="00DC6120"/>
    <w:rsid w:val="00DD3276"/>
    <w:rsid w:val="00DE019C"/>
    <w:rsid w:val="00DE3DA7"/>
    <w:rsid w:val="00DE4C83"/>
    <w:rsid w:val="00DE4FC4"/>
    <w:rsid w:val="00DE57DC"/>
    <w:rsid w:val="00DE76D8"/>
    <w:rsid w:val="00DF3D52"/>
    <w:rsid w:val="00DF42B7"/>
    <w:rsid w:val="00DF47E9"/>
    <w:rsid w:val="00DF5E47"/>
    <w:rsid w:val="00DF652D"/>
    <w:rsid w:val="00E00F2B"/>
    <w:rsid w:val="00E02E14"/>
    <w:rsid w:val="00E02EBA"/>
    <w:rsid w:val="00E049E3"/>
    <w:rsid w:val="00E04F2C"/>
    <w:rsid w:val="00E05872"/>
    <w:rsid w:val="00E0624C"/>
    <w:rsid w:val="00E06C2D"/>
    <w:rsid w:val="00E11AC0"/>
    <w:rsid w:val="00E12143"/>
    <w:rsid w:val="00E1528C"/>
    <w:rsid w:val="00E17CC0"/>
    <w:rsid w:val="00E201C1"/>
    <w:rsid w:val="00E20FC6"/>
    <w:rsid w:val="00E2312B"/>
    <w:rsid w:val="00E24C55"/>
    <w:rsid w:val="00E258E3"/>
    <w:rsid w:val="00E274F9"/>
    <w:rsid w:val="00E309B1"/>
    <w:rsid w:val="00E31569"/>
    <w:rsid w:val="00E40779"/>
    <w:rsid w:val="00E4192E"/>
    <w:rsid w:val="00E41BF0"/>
    <w:rsid w:val="00E43F03"/>
    <w:rsid w:val="00E45B9B"/>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7D8C"/>
    <w:rsid w:val="00E8196C"/>
    <w:rsid w:val="00E827C2"/>
    <w:rsid w:val="00E83368"/>
    <w:rsid w:val="00E83D9F"/>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86D"/>
    <w:rsid w:val="00EA2708"/>
    <w:rsid w:val="00EA2AC5"/>
    <w:rsid w:val="00EA45E9"/>
    <w:rsid w:val="00EA58AB"/>
    <w:rsid w:val="00EA5D0B"/>
    <w:rsid w:val="00EA61AC"/>
    <w:rsid w:val="00EB51E7"/>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5B0D"/>
    <w:rsid w:val="00EE6A2D"/>
    <w:rsid w:val="00EE6B32"/>
    <w:rsid w:val="00EE6E85"/>
    <w:rsid w:val="00EE71E7"/>
    <w:rsid w:val="00EE74CE"/>
    <w:rsid w:val="00EF0FC3"/>
    <w:rsid w:val="00EF1EB9"/>
    <w:rsid w:val="00EF2EF3"/>
    <w:rsid w:val="00EF4316"/>
    <w:rsid w:val="00EF5151"/>
    <w:rsid w:val="00EF536C"/>
    <w:rsid w:val="00EF7378"/>
    <w:rsid w:val="00F02E96"/>
    <w:rsid w:val="00F05B25"/>
    <w:rsid w:val="00F05F77"/>
    <w:rsid w:val="00F06559"/>
    <w:rsid w:val="00F067A4"/>
    <w:rsid w:val="00F11F13"/>
    <w:rsid w:val="00F12748"/>
    <w:rsid w:val="00F13CDF"/>
    <w:rsid w:val="00F1449E"/>
    <w:rsid w:val="00F14643"/>
    <w:rsid w:val="00F17AB8"/>
    <w:rsid w:val="00F21C4F"/>
    <w:rsid w:val="00F2231A"/>
    <w:rsid w:val="00F2269C"/>
    <w:rsid w:val="00F2358B"/>
    <w:rsid w:val="00F25D1C"/>
    <w:rsid w:val="00F304BB"/>
    <w:rsid w:val="00F30D00"/>
    <w:rsid w:val="00F31CBB"/>
    <w:rsid w:val="00F31DD6"/>
    <w:rsid w:val="00F34E49"/>
    <w:rsid w:val="00F35997"/>
    <w:rsid w:val="00F35A60"/>
    <w:rsid w:val="00F414C6"/>
    <w:rsid w:val="00F41EE8"/>
    <w:rsid w:val="00F43383"/>
    <w:rsid w:val="00F447AB"/>
    <w:rsid w:val="00F45746"/>
    <w:rsid w:val="00F459B1"/>
    <w:rsid w:val="00F501B8"/>
    <w:rsid w:val="00F5142A"/>
    <w:rsid w:val="00F517D6"/>
    <w:rsid w:val="00F54A24"/>
    <w:rsid w:val="00F556C5"/>
    <w:rsid w:val="00F55A1D"/>
    <w:rsid w:val="00F5659B"/>
    <w:rsid w:val="00F575B6"/>
    <w:rsid w:val="00F57831"/>
    <w:rsid w:val="00F626B0"/>
    <w:rsid w:val="00F62B0B"/>
    <w:rsid w:val="00F71FA1"/>
    <w:rsid w:val="00F720B6"/>
    <w:rsid w:val="00F72700"/>
    <w:rsid w:val="00F8107A"/>
    <w:rsid w:val="00F81223"/>
    <w:rsid w:val="00F8240C"/>
    <w:rsid w:val="00F82478"/>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5FB4"/>
    <w:rsid w:val="00FA6A30"/>
    <w:rsid w:val="00FB136B"/>
    <w:rsid w:val="00FB5AAA"/>
    <w:rsid w:val="00FB6344"/>
    <w:rsid w:val="00FB636E"/>
    <w:rsid w:val="00FB6E33"/>
    <w:rsid w:val="00FC1A4C"/>
    <w:rsid w:val="00FC2F39"/>
    <w:rsid w:val="00FC39C8"/>
    <w:rsid w:val="00FC572D"/>
    <w:rsid w:val="00FC6F19"/>
    <w:rsid w:val="00FD0F4E"/>
    <w:rsid w:val="00FD396D"/>
    <w:rsid w:val="00FD727E"/>
    <w:rsid w:val="00FD74D1"/>
    <w:rsid w:val="00FE100E"/>
    <w:rsid w:val="00FE4092"/>
    <w:rsid w:val="00FE6BA4"/>
    <w:rsid w:val="00FF06AC"/>
    <w:rsid w:val="00FF0EE6"/>
    <w:rsid w:val="00FF2CE0"/>
    <w:rsid w:val="00FF4994"/>
    <w:rsid w:val="00FF527D"/>
    <w:rsid w:val="00FF5765"/>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9.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446</Words>
  <Characters>48146</Characters>
  <Application>Microsoft Office Word</Application>
  <DocSecurity>0</DocSecurity>
  <Lines>401</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92</cp:revision>
  <cp:lastPrinted>2019-02-11T20:28:00Z</cp:lastPrinted>
  <dcterms:created xsi:type="dcterms:W3CDTF">2023-05-16T07:19:00Z</dcterms:created>
  <dcterms:modified xsi:type="dcterms:W3CDTF">2023-05-1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